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7186A" w14:textId="31DB88BA" w:rsidR="00061F1D" w:rsidRPr="00765A51" w:rsidRDefault="00D31304" w:rsidP="00340F7C">
      <w:pPr>
        <w:jc w:val="center"/>
        <w:rPr>
          <w:rFonts w:ascii="Times New Roman" w:hAnsi="Times New Roman" w:cs="Times New Roman"/>
          <w:b/>
          <w:sz w:val="24"/>
          <w:szCs w:val="24"/>
        </w:rPr>
      </w:pPr>
      <w:r w:rsidRPr="00765A51">
        <w:rPr>
          <w:rFonts w:ascii="Times New Roman" w:hAnsi="Times New Roman" w:cs="Times New Roman"/>
          <w:b/>
          <w:sz w:val="24"/>
          <w:szCs w:val="24"/>
        </w:rPr>
        <w:t>REPRESENTASI BULLYING</w:t>
      </w:r>
      <w:r w:rsidRPr="00765A51">
        <w:rPr>
          <w:rFonts w:ascii="Times New Roman" w:hAnsi="Times New Roman" w:cs="Times New Roman"/>
          <w:b/>
          <w:sz w:val="24"/>
          <w:szCs w:val="24"/>
        </w:rPr>
        <w:br/>
        <w:t>SERIAL DRAMA KOREA REVENGE OF OTHERS 2022</w:t>
      </w:r>
      <w:r w:rsidRPr="00765A51">
        <w:rPr>
          <w:rFonts w:ascii="Times New Roman" w:hAnsi="Times New Roman" w:cs="Times New Roman"/>
          <w:b/>
          <w:sz w:val="24"/>
          <w:szCs w:val="24"/>
        </w:rPr>
        <w:br/>
        <w:t>(ANALISIS SEMIOTIKA ROLAND BARTHES)</w:t>
      </w:r>
    </w:p>
    <w:p w14:paraId="4BF9C6A6" w14:textId="77777777" w:rsidR="00061F1D" w:rsidRPr="00765A51" w:rsidRDefault="00061F1D" w:rsidP="00061F1D">
      <w:pPr>
        <w:jc w:val="center"/>
        <w:rPr>
          <w:rFonts w:ascii="Times New Roman" w:eastAsia="Times New Roman" w:hAnsi="Times New Roman" w:cs="Times New Roman"/>
          <w:b/>
          <w:sz w:val="24"/>
          <w:szCs w:val="24"/>
        </w:rPr>
      </w:pPr>
    </w:p>
    <w:p w14:paraId="77407DCF" w14:textId="43F5E909"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00275A53"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00C0D9D4" w14:textId="77777777" w:rsidR="00061F1D" w:rsidRPr="00765A51" w:rsidRDefault="00061F1D" w:rsidP="00061F1D">
      <w:pPr>
        <w:jc w:val="center"/>
        <w:rPr>
          <w:rFonts w:ascii="Times New Roman" w:eastAsia="Times New Roman" w:hAnsi="Times New Roman" w:cs="Times New Roman"/>
          <w:b/>
          <w:sz w:val="24"/>
          <w:szCs w:val="24"/>
        </w:rPr>
      </w:pPr>
    </w:p>
    <w:p w14:paraId="01714BEC" w14:textId="77777777" w:rsidR="00061F1D" w:rsidRPr="00765A51" w:rsidRDefault="00061F1D" w:rsidP="00061F1D">
      <w:pPr>
        <w:jc w:val="center"/>
        <w:rPr>
          <w:rFonts w:ascii="Times New Roman" w:eastAsia="Times New Roman" w:hAnsi="Times New Roman" w:cs="Times New Roman"/>
          <w:b/>
          <w:sz w:val="24"/>
          <w:szCs w:val="24"/>
        </w:rPr>
      </w:pPr>
    </w:p>
    <w:p w14:paraId="727A5D88" w14:textId="606E88E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1290B040" wp14:editId="11468F83">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3EFE8B45" w14:textId="77777777" w:rsidR="00256DA0" w:rsidRPr="00765A51" w:rsidRDefault="00256DA0" w:rsidP="00061F1D">
      <w:pPr>
        <w:jc w:val="center"/>
        <w:rPr>
          <w:rFonts w:ascii="Times New Roman" w:eastAsia="Times New Roman" w:hAnsi="Times New Roman" w:cs="Times New Roman"/>
          <w:b/>
          <w:sz w:val="24"/>
          <w:szCs w:val="24"/>
        </w:rPr>
      </w:pPr>
    </w:p>
    <w:p w14:paraId="6DF34FFA" w14:textId="77777777" w:rsidR="00256DA0" w:rsidRPr="00765A51" w:rsidRDefault="00256DA0" w:rsidP="00061F1D">
      <w:pPr>
        <w:jc w:val="center"/>
        <w:rPr>
          <w:rFonts w:ascii="Times New Roman" w:eastAsia="Times New Roman" w:hAnsi="Times New Roman" w:cs="Times New Roman"/>
          <w:b/>
          <w:sz w:val="24"/>
          <w:szCs w:val="24"/>
        </w:rPr>
      </w:pPr>
    </w:p>
    <w:p w14:paraId="5B6323CB" w14:textId="7F67BC0D"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0560F732"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73F7E179" w14:textId="063BB065" w:rsidR="00061F1D" w:rsidRPr="00765A51" w:rsidRDefault="00B81308"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NIP. </w:t>
      </w:r>
      <w:r w:rsidR="00061F1D" w:rsidRPr="00765A51">
        <w:rPr>
          <w:rFonts w:ascii="Times New Roman" w:eastAsia="Times New Roman" w:hAnsi="Times New Roman" w:cs="Times New Roman"/>
          <w:sz w:val="24"/>
          <w:szCs w:val="24"/>
        </w:rPr>
        <w:t>197301141999032004</w:t>
      </w:r>
    </w:p>
    <w:p w14:paraId="0791D486" w14:textId="77777777" w:rsidR="00061F1D" w:rsidRPr="00765A51" w:rsidRDefault="00061F1D" w:rsidP="00061F1D">
      <w:pPr>
        <w:jc w:val="center"/>
        <w:rPr>
          <w:rFonts w:ascii="Times New Roman" w:eastAsia="Times New Roman" w:hAnsi="Times New Roman" w:cs="Times New Roman"/>
          <w:b/>
          <w:sz w:val="24"/>
          <w:szCs w:val="24"/>
        </w:rPr>
      </w:pPr>
    </w:p>
    <w:p w14:paraId="0092CC03" w14:textId="77777777" w:rsidR="00061F1D" w:rsidRPr="00765A51" w:rsidRDefault="00061F1D" w:rsidP="00061F1D">
      <w:pPr>
        <w:jc w:val="center"/>
        <w:rPr>
          <w:rFonts w:ascii="Times New Roman" w:eastAsia="Times New Roman" w:hAnsi="Times New Roman" w:cs="Times New Roman"/>
          <w:b/>
          <w:sz w:val="24"/>
          <w:szCs w:val="24"/>
        </w:rPr>
      </w:pPr>
    </w:p>
    <w:p w14:paraId="1AA92C77"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374CEBE2" w14:textId="77777777" w:rsidR="00061F1D" w:rsidRPr="00765A51" w:rsidRDefault="00061F1D" w:rsidP="00FE7DF8">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6E9E37B" w14:textId="771CBB2B"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w:t>
      </w:r>
      <w:r w:rsidR="00B81308"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04040520117</w:t>
      </w:r>
    </w:p>
    <w:p w14:paraId="75C8A0B9" w14:textId="77777777" w:rsidR="00061F1D" w:rsidRPr="00765A51" w:rsidRDefault="00061F1D" w:rsidP="00061F1D">
      <w:pPr>
        <w:jc w:val="center"/>
        <w:rPr>
          <w:rFonts w:ascii="Times New Roman" w:eastAsia="Times New Roman" w:hAnsi="Times New Roman" w:cs="Times New Roman"/>
          <w:b/>
          <w:sz w:val="24"/>
          <w:szCs w:val="24"/>
        </w:rPr>
      </w:pPr>
    </w:p>
    <w:p w14:paraId="2CCADE82" w14:textId="1783572A" w:rsidR="00061F1D" w:rsidRPr="00765A51" w:rsidRDefault="00061F1D" w:rsidP="00061F1D">
      <w:pPr>
        <w:rPr>
          <w:rFonts w:ascii="Times New Roman" w:eastAsia="Times New Roman" w:hAnsi="Times New Roman" w:cs="Times New Roman"/>
          <w:b/>
          <w:sz w:val="24"/>
          <w:szCs w:val="24"/>
        </w:rPr>
      </w:pPr>
    </w:p>
    <w:p w14:paraId="24B3B4B6" w14:textId="5A2EF80F" w:rsidR="00256DA0" w:rsidRPr="00765A51" w:rsidRDefault="00256DA0" w:rsidP="00061F1D">
      <w:pPr>
        <w:rPr>
          <w:rFonts w:ascii="Times New Roman" w:eastAsia="Times New Roman" w:hAnsi="Times New Roman" w:cs="Times New Roman"/>
          <w:b/>
          <w:sz w:val="24"/>
          <w:szCs w:val="24"/>
        </w:rPr>
      </w:pPr>
    </w:p>
    <w:p w14:paraId="56CCE3E7" w14:textId="628A7F52" w:rsidR="00256DA0" w:rsidRPr="00765A51" w:rsidRDefault="00256DA0" w:rsidP="00061F1D">
      <w:pPr>
        <w:rPr>
          <w:rFonts w:ascii="Times New Roman" w:eastAsia="Times New Roman" w:hAnsi="Times New Roman" w:cs="Times New Roman"/>
          <w:b/>
          <w:sz w:val="24"/>
          <w:szCs w:val="24"/>
        </w:rPr>
      </w:pPr>
    </w:p>
    <w:p w14:paraId="5980827D" w14:textId="7AFBADB2" w:rsidR="00256DA0" w:rsidRPr="00765A51" w:rsidRDefault="00256DA0" w:rsidP="00061F1D">
      <w:pPr>
        <w:rPr>
          <w:rFonts w:ascii="Times New Roman" w:eastAsia="Times New Roman" w:hAnsi="Times New Roman" w:cs="Times New Roman"/>
          <w:b/>
          <w:sz w:val="24"/>
          <w:szCs w:val="24"/>
        </w:rPr>
      </w:pPr>
    </w:p>
    <w:p w14:paraId="45549779" w14:textId="238449EA" w:rsidR="00256DA0" w:rsidRPr="00765A51" w:rsidRDefault="00256DA0" w:rsidP="00256DA0">
      <w:pPr>
        <w:rPr>
          <w:rFonts w:ascii="Times New Roman" w:eastAsia="Times New Roman" w:hAnsi="Times New Roman" w:cs="Times New Roman"/>
          <w:b/>
          <w:sz w:val="24"/>
          <w:szCs w:val="24"/>
        </w:rPr>
      </w:pPr>
    </w:p>
    <w:p w14:paraId="251466EF" w14:textId="3B5DD572" w:rsidR="006E4825" w:rsidRPr="00765A51" w:rsidRDefault="006E4825" w:rsidP="00256DA0">
      <w:pPr>
        <w:rPr>
          <w:rFonts w:ascii="Times New Roman" w:eastAsia="Times New Roman" w:hAnsi="Times New Roman" w:cs="Times New Roman"/>
          <w:b/>
          <w:sz w:val="24"/>
          <w:szCs w:val="24"/>
        </w:rPr>
      </w:pPr>
    </w:p>
    <w:p w14:paraId="2079C0B6" w14:textId="7EBECD17" w:rsidR="006E4825" w:rsidRPr="00765A51" w:rsidRDefault="006E4825" w:rsidP="00256DA0">
      <w:pPr>
        <w:rPr>
          <w:rFonts w:ascii="Times New Roman" w:eastAsia="Times New Roman" w:hAnsi="Times New Roman" w:cs="Times New Roman"/>
          <w:b/>
          <w:sz w:val="24"/>
          <w:szCs w:val="24"/>
        </w:rPr>
      </w:pPr>
    </w:p>
    <w:p w14:paraId="50A9C5C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PROGRAM STUDI ILMU KOMUNIKASI</w:t>
      </w:r>
    </w:p>
    <w:p w14:paraId="1C143A7B"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FAKULTAS DAKWAH DAN KOMUNIKASI</w:t>
      </w:r>
    </w:p>
    <w:p w14:paraId="4F145175"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UNIVERSITAS ISLAM NEGERI SUNAN AMPEL</w:t>
      </w:r>
    </w:p>
    <w:p w14:paraId="5985C80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SURABAYA</w:t>
      </w:r>
    </w:p>
    <w:p w14:paraId="7C568150" w14:textId="3CB877BB" w:rsidR="00B36606"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2023</w:t>
      </w:r>
    </w:p>
    <w:p w14:paraId="0BD60592" w14:textId="77777777" w:rsidR="00B36606" w:rsidRDefault="00B366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B6E2CC6" w14:textId="251BB4F0" w:rsidR="0062423B" w:rsidRDefault="00B36606" w:rsidP="00025AF9">
      <w:pPr>
        <w:pStyle w:val="Heading1"/>
        <w:numPr>
          <w:ilvl w:val="0"/>
          <w:numId w:val="0"/>
        </w:numPr>
        <w:rPr>
          <w:ins w:id="0" w:author="NIZAR" w:date="2023-06-01T13:34:00Z"/>
        </w:rPr>
      </w:pPr>
      <w:bookmarkStart w:id="1" w:name="_Toc136518883"/>
      <w:r>
        <w:lastRenderedPageBreak/>
        <w:t>KATA PENGANTAR</w:t>
      </w:r>
      <w:bookmarkEnd w:id="1"/>
    </w:p>
    <w:p w14:paraId="32F91A21" w14:textId="77777777" w:rsidR="00A11450" w:rsidRPr="00A16FC4" w:rsidRDefault="00A11450">
      <w:pPr>
        <w:pPrChange w:id="2" w:author="NIZAR" w:date="2023-06-01T13:34:00Z">
          <w:pPr>
            <w:pStyle w:val="Heading1"/>
            <w:numPr>
              <w:numId w:val="0"/>
            </w:numPr>
          </w:pPr>
        </w:pPrChange>
      </w:pPr>
    </w:p>
    <w:p w14:paraId="0FC296FA" w14:textId="03B84E16" w:rsidR="00183830" w:rsidRPr="00A11450" w:rsidDel="00A11450" w:rsidRDefault="00183830">
      <w:pPr>
        <w:ind w:firstLine="720"/>
        <w:jc w:val="both"/>
        <w:rPr>
          <w:del w:id="3" w:author="NIZAR" w:date="2023-06-01T13:33:00Z"/>
          <w:rFonts w:ascii="Times New Roman" w:hAnsi="Times New Roman" w:cs="Times New Roman"/>
          <w:sz w:val="24"/>
          <w:rPrChange w:id="4" w:author="NIZAR" w:date="2023-06-01T13:31:00Z">
            <w:rPr>
              <w:del w:id="5" w:author="NIZAR" w:date="2023-06-01T13:33:00Z"/>
            </w:rPr>
          </w:rPrChange>
        </w:rPr>
        <w:pPrChange w:id="6" w:author="NIZAR" w:date="2023-06-01T13:34:00Z">
          <w:pPr/>
        </w:pPrChange>
      </w:pPr>
      <w:r w:rsidRPr="00A11450">
        <w:rPr>
          <w:rFonts w:ascii="Times New Roman" w:hAnsi="Times New Roman" w:cs="Times New Roman"/>
          <w:sz w:val="24"/>
          <w:rPrChange w:id="7" w:author="NIZAR" w:date="2023-06-01T13:31:00Z">
            <w:rPr/>
          </w:rPrChange>
        </w:rPr>
        <w:t>Puji syukur kehadirat Allah SWT yang telah melimpahkan rahmat dan hidayah-Nya sehingga penulis dapat menyelesaikan penulisan</w:t>
      </w:r>
      <w:r w:rsidR="00D7129B" w:rsidRPr="00A11450">
        <w:rPr>
          <w:rFonts w:ascii="Times New Roman" w:hAnsi="Times New Roman" w:cs="Times New Roman"/>
          <w:sz w:val="24"/>
          <w:rPrChange w:id="8" w:author="NIZAR" w:date="2023-06-01T13:31:00Z">
            <w:rPr/>
          </w:rPrChange>
        </w:rPr>
        <w:t xml:space="preserve"> tugas penelitian ini dengan judul "Representasi Bullying Serial Drama Korea Revenge Of Others 2022 (Analisis Semiotika Roland Barthes)" </w:t>
      </w:r>
      <w:del w:id="9" w:author="NIZAR" w:date="2023-06-01T13:28:00Z">
        <w:r w:rsidRPr="00A11450" w:rsidDel="00ED02BC">
          <w:rPr>
            <w:rFonts w:ascii="Times New Roman" w:hAnsi="Times New Roman" w:cs="Times New Roman"/>
            <w:sz w:val="24"/>
            <w:rPrChange w:id="10" w:author="NIZAR" w:date="2023-06-01T13:31:00Z">
              <w:rPr/>
            </w:rPrChange>
          </w:rPr>
          <w:delText>sebagai salah satu syarat untuk memperoleh gelar Sarjana {Program Studi} pada Universitas Islam Negeri Sunan Ampel Surabaya.</w:delText>
        </w:r>
      </w:del>
      <w:ins w:id="11" w:author="NIZAR" w:date="2023-06-01T13:28:00Z">
        <w:r w:rsidR="00ED02BC" w:rsidRPr="00A11450">
          <w:rPr>
            <w:rFonts w:ascii="Times New Roman" w:hAnsi="Times New Roman" w:cs="Times New Roman"/>
            <w:sz w:val="24"/>
            <w:rPrChange w:id="12" w:author="NIZAR" w:date="2023-06-01T13:31:00Z">
              <w:rPr/>
            </w:rPrChange>
          </w:rPr>
          <w:t>untuk memenuhi tugas perkuliahan mata kuliah metode penelitian analissi teks media</w:t>
        </w:r>
        <w:r w:rsidR="003946CF" w:rsidRPr="00A11450">
          <w:rPr>
            <w:rFonts w:ascii="Times New Roman" w:hAnsi="Times New Roman" w:cs="Times New Roman"/>
            <w:sz w:val="24"/>
            <w:rPrChange w:id="13" w:author="NIZAR" w:date="2023-06-01T13:31:00Z">
              <w:rPr/>
            </w:rPrChange>
          </w:rPr>
          <w:t xml:space="preserve"> yang diampu oleh </w:t>
        </w:r>
      </w:ins>
      <w:ins w:id="14" w:author="NIZAR" w:date="2023-06-01T13:29:00Z">
        <w:r w:rsidR="003946CF" w:rsidRPr="00A11450">
          <w:rPr>
            <w:rFonts w:ascii="Times New Roman" w:hAnsi="Times New Roman" w:cs="Times New Roman"/>
            <w:sz w:val="24"/>
            <w:rPrChange w:id="15" w:author="NIZAR" w:date="2023-06-01T13:31:00Z">
              <w:rPr/>
            </w:rPrChange>
          </w:rPr>
          <w:t>Dr. Nikmah Hadiati Salisah, S.Ip, M.Si.</w:t>
        </w:r>
      </w:ins>
    </w:p>
    <w:p w14:paraId="37269BB5" w14:textId="77777777" w:rsidR="00183830" w:rsidRPr="00A11450" w:rsidRDefault="00183830">
      <w:pPr>
        <w:ind w:firstLine="720"/>
        <w:jc w:val="both"/>
        <w:rPr>
          <w:rFonts w:ascii="Times New Roman" w:hAnsi="Times New Roman" w:cs="Times New Roman"/>
          <w:sz w:val="24"/>
          <w:rPrChange w:id="16" w:author="NIZAR" w:date="2023-06-01T13:31:00Z">
            <w:rPr/>
          </w:rPrChange>
        </w:rPr>
        <w:pPrChange w:id="17" w:author="NIZAR" w:date="2023-06-01T13:34:00Z">
          <w:pPr/>
        </w:pPrChange>
      </w:pPr>
    </w:p>
    <w:p w14:paraId="5F305302" w14:textId="5539396C" w:rsidR="00183830" w:rsidRPr="00A11450" w:rsidDel="003946CF" w:rsidRDefault="00183830">
      <w:pPr>
        <w:ind w:firstLine="720"/>
        <w:jc w:val="both"/>
        <w:rPr>
          <w:del w:id="18" w:author="NIZAR" w:date="2023-06-01T13:30:00Z"/>
          <w:rFonts w:ascii="Times New Roman" w:hAnsi="Times New Roman" w:cs="Times New Roman"/>
          <w:sz w:val="24"/>
          <w:rPrChange w:id="19" w:author="NIZAR" w:date="2023-06-01T13:31:00Z">
            <w:rPr>
              <w:del w:id="20" w:author="NIZAR" w:date="2023-06-01T13:30:00Z"/>
            </w:rPr>
          </w:rPrChange>
        </w:rPr>
        <w:pPrChange w:id="21" w:author="NIZAR" w:date="2023-06-01T13:34:00Z">
          <w:pPr/>
        </w:pPrChange>
      </w:pPr>
      <w:r w:rsidRPr="00A11450">
        <w:rPr>
          <w:rFonts w:ascii="Times New Roman" w:hAnsi="Times New Roman" w:cs="Times New Roman"/>
          <w:sz w:val="24"/>
          <w:rPrChange w:id="22" w:author="NIZAR" w:date="2023-06-01T13:31:00Z">
            <w:rPr/>
          </w:rPrChange>
        </w:rPr>
        <w:t xml:space="preserve">Penulis menyadari bahwa dalam penyusunan </w:t>
      </w:r>
      <w:del w:id="23" w:author="NIZAR" w:date="2023-06-01T13:29:00Z">
        <w:r w:rsidRPr="00A11450" w:rsidDel="003946CF">
          <w:rPr>
            <w:rFonts w:ascii="Times New Roman" w:hAnsi="Times New Roman" w:cs="Times New Roman"/>
            <w:sz w:val="24"/>
            <w:rPrChange w:id="24" w:author="NIZAR" w:date="2023-06-01T13:31:00Z">
              <w:rPr/>
            </w:rPrChange>
          </w:rPr>
          <w:delText xml:space="preserve">skripsi </w:delText>
        </w:r>
      </w:del>
      <w:ins w:id="25" w:author="NIZAR" w:date="2023-06-01T13:29:00Z">
        <w:r w:rsidR="003946CF" w:rsidRPr="00A11450">
          <w:rPr>
            <w:rFonts w:ascii="Times New Roman" w:hAnsi="Times New Roman" w:cs="Times New Roman"/>
            <w:sz w:val="24"/>
            <w:rPrChange w:id="26" w:author="NIZAR" w:date="2023-06-01T13:31:00Z">
              <w:rPr/>
            </w:rPrChange>
          </w:rPr>
          <w:t xml:space="preserve">tugas penelitian </w:t>
        </w:r>
      </w:ins>
      <w:r w:rsidRPr="00A11450">
        <w:rPr>
          <w:rFonts w:ascii="Times New Roman" w:hAnsi="Times New Roman" w:cs="Times New Roman"/>
          <w:sz w:val="24"/>
          <w:rPrChange w:id="27" w:author="NIZAR" w:date="2023-06-01T13:31:00Z">
            <w:rPr/>
          </w:rPrChange>
        </w:rPr>
        <w:t>ini tidak lepas dari bantuan dan dukungan dari berbagai pihak. Oleh karenanya, penulis mengucapkan terima kasih</w:t>
      </w:r>
      <w:ins w:id="28" w:author="NIZAR" w:date="2023-06-01T13:30:00Z">
        <w:r w:rsidR="003946CF" w:rsidRPr="00A11450">
          <w:rPr>
            <w:rFonts w:ascii="Times New Roman" w:hAnsi="Times New Roman" w:cs="Times New Roman"/>
            <w:sz w:val="24"/>
            <w:rPrChange w:id="29" w:author="NIZAR" w:date="2023-06-01T13:31:00Z">
              <w:rPr/>
            </w:rPrChange>
          </w:rPr>
          <w:t>.</w:t>
        </w:r>
      </w:ins>
      <w:del w:id="30" w:author="NIZAR" w:date="2023-06-01T13:30:00Z">
        <w:r w:rsidRPr="00A11450" w:rsidDel="003946CF">
          <w:rPr>
            <w:rFonts w:ascii="Times New Roman" w:hAnsi="Times New Roman" w:cs="Times New Roman"/>
            <w:sz w:val="24"/>
            <w:rPrChange w:id="31" w:author="NIZAR" w:date="2023-06-01T13:31:00Z">
              <w:rPr/>
            </w:rPrChange>
          </w:rPr>
          <w:delText xml:space="preserve"> yang tak terhingga kepada:</w:delText>
        </w:r>
      </w:del>
    </w:p>
    <w:p w14:paraId="5BED4EEA" w14:textId="7D0A2BF7" w:rsidR="00183830" w:rsidRPr="00A11450" w:rsidDel="003946CF" w:rsidRDefault="00183830">
      <w:pPr>
        <w:ind w:firstLine="720"/>
        <w:jc w:val="both"/>
        <w:rPr>
          <w:del w:id="32" w:author="NIZAR" w:date="2023-06-01T13:30:00Z"/>
          <w:rFonts w:ascii="Times New Roman" w:hAnsi="Times New Roman" w:cs="Times New Roman"/>
          <w:sz w:val="24"/>
          <w:rPrChange w:id="33" w:author="NIZAR" w:date="2023-06-01T13:31:00Z">
            <w:rPr>
              <w:del w:id="34" w:author="NIZAR" w:date="2023-06-01T13:30:00Z"/>
            </w:rPr>
          </w:rPrChange>
        </w:rPr>
        <w:pPrChange w:id="35" w:author="NIZAR" w:date="2023-06-01T13:34:00Z">
          <w:pPr/>
        </w:pPrChange>
      </w:pPr>
    </w:p>
    <w:p w14:paraId="39F94305" w14:textId="0A45997F" w:rsidR="00183830" w:rsidRPr="00A11450" w:rsidDel="003946CF" w:rsidRDefault="00183830">
      <w:pPr>
        <w:ind w:firstLine="720"/>
        <w:jc w:val="both"/>
        <w:rPr>
          <w:del w:id="36" w:author="NIZAR" w:date="2023-06-01T13:30:00Z"/>
          <w:rFonts w:ascii="Times New Roman" w:hAnsi="Times New Roman" w:cs="Times New Roman"/>
          <w:sz w:val="24"/>
          <w:rPrChange w:id="37" w:author="NIZAR" w:date="2023-06-01T13:31:00Z">
            <w:rPr>
              <w:del w:id="38" w:author="NIZAR" w:date="2023-06-01T13:30:00Z"/>
            </w:rPr>
          </w:rPrChange>
        </w:rPr>
        <w:pPrChange w:id="39" w:author="NIZAR" w:date="2023-06-01T13:34:00Z">
          <w:pPr/>
        </w:pPrChange>
      </w:pPr>
      <w:del w:id="40" w:author="NIZAR" w:date="2023-06-01T13:30:00Z">
        <w:r w:rsidRPr="00A11450" w:rsidDel="003946CF">
          <w:rPr>
            <w:rFonts w:ascii="Times New Roman" w:hAnsi="Times New Roman" w:cs="Times New Roman"/>
            <w:sz w:val="24"/>
            <w:rPrChange w:id="41" w:author="NIZAR" w:date="2023-06-01T13:31:00Z">
              <w:rPr/>
            </w:rPrChange>
          </w:rPr>
          <w:delText>1. Bapak/Ibu Dosen Pembimbing, {Nama Dosen}, S.T., M.T. yang telah memberikan bimbingan, arahan, dan masukan yang sangat berharga dalam penyusunan skripsi ini.</w:delText>
        </w:r>
      </w:del>
    </w:p>
    <w:p w14:paraId="2A8CF2C1" w14:textId="4477AF2C" w:rsidR="00183830" w:rsidRPr="00A11450" w:rsidDel="003946CF" w:rsidRDefault="00183830">
      <w:pPr>
        <w:ind w:firstLine="720"/>
        <w:jc w:val="both"/>
        <w:rPr>
          <w:del w:id="42" w:author="NIZAR" w:date="2023-06-01T13:30:00Z"/>
          <w:rFonts w:ascii="Times New Roman" w:hAnsi="Times New Roman" w:cs="Times New Roman"/>
          <w:sz w:val="24"/>
          <w:rPrChange w:id="43" w:author="NIZAR" w:date="2023-06-01T13:31:00Z">
            <w:rPr>
              <w:del w:id="44" w:author="NIZAR" w:date="2023-06-01T13:30:00Z"/>
            </w:rPr>
          </w:rPrChange>
        </w:rPr>
        <w:pPrChange w:id="45" w:author="NIZAR" w:date="2023-06-01T13:34:00Z">
          <w:pPr/>
        </w:pPrChange>
      </w:pPr>
      <w:del w:id="46" w:author="NIZAR" w:date="2023-06-01T13:30:00Z">
        <w:r w:rsidRPr="00A11450" w:rsidDel="003946CF">
          <w:rPr>
            <w:rFonts w:ascii="Times New Roman" w:hAnsi="Times New Roman" w:cs="Times New Roman"/>
            <w:sz w:val="24"/>
            <w:rPrChange w:id="47" w:author="NIZAR" w:date="2023-06-01T13:31:00Z">
              <w:rPr/>
            </w:rPrChange>
          </w:rPr>
          <w:delText>2. Keluarga tercinta, Ayah, Ibu, dan adik-adikku, yang selalu memberikan doa, dukungan, serta semangat dalam setiap langkahku.</w:delText>
        </w:r>
      </w:del>
    </w:p>
    <w:p w14:paraId="7C49AB14" w14:textId="053ECC88" w:rsidR="00183830" w:rsidRPr="00A11450" w:rsidDel="00A11450" w:rsidRDefault="00183830">
      <w:pPr>
        <w:ind w:firstLine="720"/>
        <w:jc w:val="both"/>
        <w:rPr>
          <w:del w:id="48" w:author="NIZAR" w:date="2023-06-01T13:33:00Z"/>
          <w:rFonts w:ascii="Times New Roman" w:hAnsi="Times New Roman" w:cs="Times New Roman"/>
          <w:sz w:val="24"/>
          <w:rPrChange w:id="49" w:author="NIZAR" w:date="2023-06-01T13:31:00Z">
            <w:rPr>
              <w:del w:id="50" w:author="NIZAR" w:date="2023-06-01T13:33:00Z"/>
            </w:rPr>
          </w:rPrChange>
        </w:rPr>
        <w:pPrChange w:id="51" w:author="NIZAR" w:date="2023-06-01T13:34:00Z">
          <w:pPr/>
        </w:pPrChange>
      </w:pPr>
      <w:del w:id="52" w:author="NIZAR" w:date="2023-06-01T13:30:00Z">
        <w:r w:rsidRPr="00A11450" w:rsidDel="003946CF">
          <w:rPr>
            <w:rFonts w:ascii="Times New Roman" w:hAnsi="Times New Roman" w:cs="Times New Roman"/>
            <w:sz w:val="24"/>
            <w:rPrChange w:id="53" w:author="NIZAR" w:date="2023-06-01T13:31:00Z">
              <w:rPr/>
            </w:rPrChange>
          </w:rPr>
          <w:delText>3. Teman-teman seperjuangan, {Nama Teman}, {Nama Teman}, dan {Nama Teman}, serta seluruh teman-teman {Program Studi} angkatan {Angkatan} yang telah memberikan dukungan, semangat, serta pengalaman yang tak ternilai harganya selama kuliah di UINSA.</w:delText>
        </w:r>
      </w:del>
    </w:p>
    <w:p w14:paraId="31351DB8" w14:textId="77777777" w:rsidR="00183830" w:rsidRPr="00A11450" w:rsidRDefault="00183830">
      <w:pPr>
        <w:ind w:firstLine="720"/>
        <w:jc w:val="both"/>
        <w:rPr>
          <w:rFonts w:ascii="Times New Roman" w:hAnsi="Times New Roman" w:cs="Times New Roman"/>
          <w:sz w:val="24"/>
          <w:rPrChange w:id="54" w:author="NIZAR" w:date="2023-06-01T13:31:00Z">
            <w:rPr/>
          </w:rPrChange>
        </w:rPr>
        <w:pPrChange w:id="55" w:author="NIZAR" w:date="2023-06-01T13:34:00Z">
          <w:pPr/>
        </w:pPrChange>
      </w:pPr>
    </w:p>
    <w:p w14:paraId="5DC1F4A2" w14:textId="2743D9E3" w:rsidR="00183830" w:rsidRPr="00A11450" w:rsidDel="00A11450" w:rsidRDefault="00183830">
      <w:pPr>
        <w:ind w:firstLine="720"/>
        <w:jc w:val="both"/>
        <w:rPr>
          <w:del w:id="56" w:author="NIZAR" w:date="2023-06-01T13:33:00Z"/>
          <w:rFonts w:ascii="Times New Roman" w:hAnsi="Times New Roman" w:cs="Times New Roman"/>
          <w:sz w:val="24"/>
          <w:rPrChange w:id="57" w:author="NIZAR" w:date="2023-06-01T13:31:00Z">
            <w:rPr>
              <w:del w:id="58" w:author="NIZAR" w:date="2023-06-01T13:33:00Z"/>
            </w:rPr>
          </w:rPrChange>
        </w:rPr>
        <w:pPrChange w:id="59" w:author="NIZAR" w:date="2023-06-01T13:34:00Z">
          <w:pPr/>
        </w:pPrChange>
      </w:pPr>
      <w:r w:rsidRPr="00A11450">
        <w:rPr>
          <w:rFonts w:ascii="Times New Roman" w:hAnsi="Times New Roman" w:cs="Times New Roman"/>
          <w:sz w:val="24"/>
          <w:rPrChange w:id="60" w:author="NIZAR" w:date="2023-06-01T13:31:00Z">
            <w:rPr/>
          </w:rPrChange>
        </w:rPr>
        <w:t xml:space="preserve">Penulis menyadari bahwa masih terdapat kekurangan dalam penulisan </w:t>
      </w:r>
      <w:del w:id="61" w:author="NIZAR" w:date="2023-06-01T13:30:00Z">
        <w:r w:rsidRPr="00A11450" w:rsidDel="003946CF">
          <w:rPr>
            <w:rFonts w:ascii="Times New Roman" w:hAnsi="Times New Roman" w:cs="Times New Roman"/>
            <w:sz w:val="24"/>
            <w:rPrChange w:id="62" w:author="NIZAR" w:date="2023-06-01T13:31:00Z">
              <w:rPr/>
            </w:rPrChange>
          </w:rPr>
          <w:delText xml:space="preserve">skripsi </w:delText>
        </w:r>
      </w:del>
      <w:ins w:id="63" w:author="NIZAR" w:date="2023-06-01T13:30:00Z">
        <w:r w:rsidR="003946CF" w:rsidRPr="00A11450">
          <w:rPr>
            <w:rFonts w:ascii="Times New Roman" w:hAnsi="Times New Roman" w:cs="Times New Roman"/>
            <w:sz w:val="24"/>
            <w:rPrChange w:id="64" w:author="NIZAR" w:date="2023-06-01T13:31:00Z">
              <w:rPr/>
            </w:rPrChange>
          </w:rPr>
          <w:t xml:space="preserve">penelitian </w:t>
        </w:r>
      </w:ins>
      <w:r w:rsidRPr="00A11450">
        <w:rPr>
          <w:rFonts w:ascii="Times New Roman" w:hAnsi="Times New Roman" w:cs="Times New Roman"/>
          <w:sz w:val="24"/>
          <w:rPrChange w:id="65" w:author="NIZAR" w:date="2023-06-01T13:31:00Z">
            <w:rPr/>
          </w:rPrChange>
        </w:rPr>
        <w:t xml:space="preserve">ini. Oleh karena itu, kritik dan saran yang membangun sangat diharapkan demi perbaikan dan peningkatan kualitas </w:t>
      </w:r>
      <w:del w:id="66" w:author="NIZAR" w:date="2023-06-01T13:30:00Z">
        <w:r w:rsidRPr="00A11450" w:rsidDel="003946CF">
          <w:rPr>
            <w:rFonts w:ascii="Times New Roman" w:hAnsi="Times New Roman" w:cs="Times New Roman"/>
            <w:sz w:val="24"/>
            <w:rPrChange w:id="67" w:author="NIZAR" w:date="2023-06-01T13:31:00Z">
              <w:rPr/>
            </w:rPrChange>
          </w:rPr>
          <w:delText>skripsi</w:delText>
        </w:r>
      </w:del>
      <w:ins w:id="68" w:author="NIZAR" w:date="2023-06-01T13:30:00Z">
        <w:r w:rsidR="003946CF" w:rsidRPr="00A11450">
          <w:rPr>
            <w:rFonts w:ascii="Times New Roman" w:hAnsi="Times New Roman" w:cs="Times New Roman"/>
            <w:sz w:val="24"/>
            <w:rPrChange w:id="69" w:author="NIZAR" w:date="2023-06-01T13:31:00Z">
              <w:rPr/>
            </w:rPrChange>
          </w:rPr>
          <w:t>tugas penelitian</w:t>
        </w:r>
      </w:ins>
      <w:del w:id="70" w:author="NIZAR" w:date="2023-06-01T13:30:00Z">
        <w:r w:rsidRPr="00A11450" w:rsidDel="003946CF">
          <w:rPr>
            <w:rFonts w:ascii="Times New Roman" w:hAnsi="Times New Roman" w:cs="Times New Roman"/>
            <w:sz w:val="24"/>
            <w:rPrChange w:id="71" w:author="NIZAR" w:date="2023-06-01T13:31:00Z">
              <w:rPr/>
            </w:rPrChange>
          </w:rPr>
          <w:delText xml:space="preserve"> </w:delText>
        </w:r>
      </w:del>
      <w:ins w:id="72" w:author="NIZAR" w:date="2023-06-01T13:30:00Z">
        <w:r w:rsidR="003946CF" w:rsidRPr="00A11450">
          <w:rPr>
            <w:rFonts w:ascii="Times New Roman" w:hAnsi="Times New Roman" w:cs="Times New Roman"/>
            <w:sz w:val="24"/>
            <w:rPrChange w:id="73" w:author="NIZAR" w:date="2023-06-01T13:31:00Z">
              <w:rPr/>
            </w:rPrChange>
          </w:rPr>
          <w:t xml:space="preserve"> </w:t>
        </w:r>
      </w:ins>
      <w:r w:rsidRPr="00A11450">
        <w:rPr>
          <w:rFonts w:ascii="Times New Roman" w:hAnsi="Times New Roman" w:cs="Times New Roman"/>
          <w:sz w:val="24"/>
          <w:rPrChange w:id="74" w:author="NIZAR" w:date="2023-06-01T13:31:00Z">
            <w:rPr/>
          </w:rPrChange>
        </w:rPr>
        <w:t>ini.</w:t>
      </w:r>
    </w:p>
    <w:p w14:paraId="74D2CE0E" w14:textId="7E65F492" w:rsidR="00183830" w:rsidRPr="00A11450" w:rsidDel="00A11450" w:rsidRDefault="00183830">
      <w:pPr>
        <w:ind w:firstLine="720"/>
        <w:jc w:val="both"/>
        <w:rPr>
          <w:del w:id="75" w:author="NIZAR" w:date="2023-06-01T13:33:00Z"/>
          <w:rFonts w:ascii="Times New Roman" w:hAnsi="Times New Roman" w:cs="Times New Roman"/>
          <w:sz w:val="24"/>
          <w:rPrChange w:id="76" w:author="NIZAR" w:date="2023-06-01T13:31:00Z">
            <w:rPr>
              <w:del w:id="77" w:author="NIZAR" w:date="2023-06-01T13:33:00Z"/>
            </w:rPr>
          </w:rPrChange>
        </w:rPr>
        <w:pPrChange w:id="78" w:author="NIZAR" w:date="2023-06-01T13:34:00Z">
          <w:pPr/>
        </w:pPrChange>
      </w:pPr>
    </w:p>
    <w:p w14:paraId="5637DBCE" w14:textId="28647B81" w:rsidR="00183830" w:rsidRPr="00A11450" w:rsidRDefault="00A11450">
      <w:pPr>
        <w:ind w:firstLine="720"/>
        <w:jc w:val="both"/>
        <w:rPr>
          <w:rFonts w:ascii="Times New Roman" w:hAnsi="Times New Roman" w:cs="Times New Roman"/>
          <w:sz w:val="24"/>
          <w:rPrChange w:id="79" w:author="NIZAR" w:date="2023-06-01T13:31:00Z">
            <w:rPr/>
          </w:rPrChange>
        </w:rPr>
        <w:pPrChange w:id="80" w:author="NIZAR" w:date="2023-06-01T13:34:00Z">
          <w:pPr/>
        </w:pPrChange>
      </w:pPr>
      <w:ins w:id="81" w:author="NIZAR" w:date="2023-06-01T13:34:00Z">
        <w:r>
          <w:rPr>
            <w:rFonts w:ascii="Times New Roman" w:hAnsi="Times New Roman" w:cs="Times New Roman"/>
            <w:sz w:val="24"/>
          </w:rPr>
          <w:t xml:space="preserve"> </w:t>
        </w:r>
      </w:ins>
      <w:r w:rsidR="00183830" w:rsidRPr="00A11450">
        <w:rPr>
          <w:rFonts w:ascii="Times New Roman" w:hAnsi="Times New Roman" w:cs="Times New Roman"/>
          <w:sz w:val="24"/>
          <w:rPrChange w:id="82" w:author="NIZAR" w:date="2023-06-01T13:31:00Z">
            <w:rPr/>
          </w:rPrChange>
        </w:rPr>
        <w:t xml:space="preserve">Akhir kata, semoga </w:t>
      </w:r>
      <w:del w:id="83" w:author="NIZAR" w:date="2023-06-01T13:30:00Z">
        <w:r w:rsidR="00183830" w:rsidRPr="00A11450" w:rsidDel="003946CF">
          <w:rPr>
            <w:rFonts w:ascii="Times New Roman" w:hAnsi="Times New Roman" w:cs="Times New Roman"/>
            <w:sz w:val="24"/>
            <w:rPrChange w:id="84" w:author="NIZAR" w:date="2023-06-01T13:31:00Z">
              <w:rPr/>
            </w:rPrChange>
          </w:rPr>
          <w:delText xml:space="preserve">skripsi </w:delText>
        </w:r>
      </w:del>
      <w:ins w:id="85" w:author="NIZAR" w:date="2023-06-01T13:30:00Z">
        <w:r w:rsidR="003946CF" w:rsidRPr="00A11450">
          <w:rPr>
            <w:rFonts w:ascii="Times New Roman" w:hAnsi="Times New Roman" w:cs="Times New Roman"/>
            <w:sz w:val="24"/>
            <w:rPrChange w:id="86" w:author="NIZAR" w:date="2023-06-01T13:31:00Z">
              <w:rPr/>
            </w:rPrChange>
          </w:rPr>
          <w:t xml:space="preserve">penelitian </w:t>
        </w:r>
      </w:ins>
      <w:r w:rsidR="00183830" w:rsidRPr="00A11450">
        <w:rPr>
          <w:rFonts w:ascii="Times New Roman" w:hAnsi="Times New Roman" w:cs="Times New Roman"/>
          <w:sz w:val="24"/>
          <w:rPrChange w:id="87" w:author="NIZAR" w:date="2023-06-01T13:31:00Z">
            <w:rPr/>
          </w:rPrChange>
        </w:rPr>
        <w:t>ini dapat bermanfaat bagi penulis dan pembaca</w:t>
      </w:r>
      <w:ins w:id="88" w:author="NIZAR" w:date="2023-06-01T13:31:00Z">
        <w:r w:rsidRPr="00A11450">
          <w:rPr>
            <w:rFonts w:ascii="Times New Roman" w:hAnsi="Times New Roman" w:cs="Times New Roman"/>
            <w:sz w:val="24"/>
            <w:rPrChange w:id="89" w:author="NIZAR" w:date="2023-06-01T13:31:00Z">
              <w:rPr/>
            </w:rPrChange>
          </w:rPr>
          <w:t>.</w:t>
        </w:r>
      </w:ins>
      <w:del w:id="90" w:author="NIZAR" w:date="2023-06-01T13:30:00Z">
        <w:r w:rsidR="00183830" w:rsidRPr="00A11450" w:rsidDel="00A11450">
          <w:rPr>
            <w:rFonts w:ascii="Times New Roman" w:hAnsi="Times New Roman" w:cs="Times New Roman"/>
            <w:sz w:val="24"/>
            <w:rPrChange w:id="91" w:author="NIZAR" w:date="2023-06-01T13:31:00Z">
              <w:rPr/>
            </w:rPrChange>
          </w:rPr>
          <w:delText xml:space="preserve"> yang membacanya.</w:delText>
        </w:r>
      </w:del>
    </w:p>
    <w:p w14:paraId="37F85D41" w14:textId="12AC9D6F" w:rsidR="00183830" w:rsidRDefault="00183830">
      <w:pPr>
        <w:jc w:val="both"/>
        <w:rPr>
          <w:ins w:id="92" w:author="NIZAR" w:date="2023-06-01T13:34:00Z"/>
          <w:rFonts w:ascii="Times New Roman" w:hAnsi="Times New Roman" w:cs="Times New Roman"/>
          <w:sz w:val="24"/>
        </w:rPr>
        <w:pPrChange w:id="93" w:author="NIZAR" w:date="2023-06-01T13:31:00Z">
          <w:pPr/>
        </w:pPrChange>
      </w:pPr>
    </w:p>
    <w:p w14:paraId="03206E50" w14:textId="77777777" w:rsidR="00932C3B" w:rsidRPr="00A11450" w:rsidRDefault="00932C3B">
      <w:pPr>
        <w:jc w:val="both"/>
        <w:rPr>
          <w:rFonts w:ascii="Times New Roman" w:hAnsi="Times New Roman" w:cs="Times New Roman"/>
          <w:sz w:val="24"/>
          <w:rPrChange w:id="94" w:author="NIZAR" w:date="2023-06-01T13:31:00Z">
            <w:rPr/>
          </w:rPrChange>
        </w:rPr>
        <w:pPrChange w:id="95" w:author="NIZAR" w:date="2023-06-01T13:31:00Z">
          <w:pPr/>
        </w:pPrChange>
      </w:pPr>
    </w:p>
    <w:p w14:paraId="4E1E6446" w14:textId="530514F0" w:rsidR="00183830" w:rsidRPr="00A11450" w:rsidDel="00A11450" w:rsidRDefault="00183830">
      <w:pPr>
        <w:jc w:val="both"/>
        <w:rPr>
          <w:del w:id="96" w:author="NIZAR" w:date="2023-06-01T13:31:00Z"/>
          <w:rFonts w:ascii="Times New Roman" w:hAnsi="Times New Roman" w:cs="Times New Roman"/>
          <w:sz w:val="24"/>
          <w:rPrChange w:id="97" w:author="NIZAR" w:date="2023-06-01T13:31:00Z">
            <w:rPr>
              <w:del w:id="98" w:author="NIZAR" w:date="2023-06-01T13:31:00Z"/>
            </w:rPr>
          </w:rPrChange>
        </w:rPr>
        <w:pPrChange w:id="99" w:author="NIZAR" w:date="2023-06-01T13:31:00Z">
          <w:pPr/>
        </w:pPrChange>
      </w:pPr>
      <w:del w:id="100" w:author="NIZAR" w:date="2023-06-01T13:31:00Z">
        <w:r w:rsidRPr="00A11450" w:rsidDel="00A11450">
          <w:rPr>
            <w:rFonts w:ascii="Times New Roman" w:hAnsi="Times New Roman" w:cs="Times New Roman"/>
            <w:sz w:val="24"/>
            <w:rPrChange w:id="101" w:author="NIZAR" w:date="2023-06-01T13:31:00Z">
              <w:rPr/>
            </w:rPrChange>
          </w:rPr>
          <w:delText>Wassalamu'alaikum Wr. Wb.</w:delText>
        </w:r>
      </w:del>
    </w:p>
    <w:p w14:paraId="7EF9AD37" w14:textId="77777777" w:rsidR="00183830" w:rsidRPr="00A11450" w:rsidRDefault="00183830">
      <w:pPr>
        <w:jc w:val="both"/>
        <w:rPr>
          <w:rFonts w:ascii="Times New Roman" w:hAnsi="Times New Roman" w:cs="Times New Roman"/>
          <w:sz w:val="24"/>
          <w:rPrChange w:id="102" w:author="NIZAR" w:date="2023-06-01T13:31:00Z">
            <w:rPr/>
          </w:rPrChange>
        </w:rPr>
        <w:pPrChange w:id="103" w:author="NIZAR" w:date="2023-06-01T13:31:00Z">
          <w:pPr/>
        </w:pPrChange>
      </w:pPr>
    </w:p>
    <w:p w14:paraId="4B770460" w14:textId="19BAE0E5" w:rsidR="00183830" w:rsidRPr="00A11450" w:rsidRDefault="00183830">
      <w:pPr>
        <w:ind w:left="5670"/>
        <w:jc w:val="both"/>
        <w:rPr>
          <w:rFonts w:ascii="Times New Roman" w:hAnsi="Times New Roman" w:cs="Times New Roman"/>
          <w:sz w:val="24"/>
          <w:rPrChange w:id="104" w:author="NIZAR" w:date="2023-06-01T13:31:00Z">
            <w:rPr/>
          </w:rPrChange>
        </w:rPr>
        <w:pPrChange w:id="105" w:author="NIZAR" w:date="2023-06-01T13:31:00Z">
          <w:pPr/>
        </w:pPrChange>
      </w:pPr>
      <w:r w:rsidRPr="00A11450">
        <w:rPr>
          <w:rFonts w:ascii="Times New Roman" w:hAnsi="Times New Roman" w:cs="Times New Roman"/>
          <w:sz w:val="24"/>
          <w:rPrChange w:id="106" w:author="NIZAR" w:date="2023-06-01T13:31:00Z">
            <w:rPr/>
          </w:rPrChange>
        </w:rPr>
        <w:t xml:space="preserve">Surabaya, </w:t>
      </w:r>
      <w:ins w:id="107" w:author="NIZAR" w:date="2023-06-01T13:31:00Z">
        <w:r w:rsidR="00A11450" w:rsidRPr="00A11450">
          <w:rPr>
            <w:rFonts w:ascii="Times New Roman" w:hAnsi="Times New Roman" w:cs="Times New Roman"/>
            <w:sz w:val="24"/>
            <w:rPrChange w:id="108" w:author="NIZAR" w:date="2023-06-01T13:31:00Z">
              <w:rPr/>
            </w:rPrChange>
          </w:rPr>
          <w:t>5 Juni 2023</w:t>
        </w:r>
      </w:ins>
      <w:del w:id="109" w:author="NIZAR" w:date="2023-06-01T13:31:00Z">
        <w:r w:rsidRPr="00A11450" w:rsidDel="00A11450">
          <w:rPr>
            <w:rFonts w:ascii="Times New Roman" w:hAnsi="Times New Roman" w:cs="Times New Roman"/>
            <w:sz w:val="24"/>
            <w:rPrChange w:id="110" w:author="NIZAR" w:date="2023-06-01T13:31:00Z">
              <w:rPr/>
            </w:rPrChange>
          </w:rPr>
          <w:delText>{Tanggal</w:delText>
        </w:r>
      </w:del>
      <w:ins w:id="111" w:author="NIZAR" w:date="2023-06-01T13:31:00Z">
        <w:r w:rsidR="00A11450" w:rsidRPr="00A11450" w:rsidDel="00A11450">
          <w:rPr>
            <w:rFonts w:ascii="Times New Roman" w:hAnsi="Times New Roman" w:cs="Times New Roman"/>
            <w:sz w:val="24"/>
            <w:rPrChange w:id="112" w:author="NIZAR" w:date="2023-06-01T13:31:00Z">
              <w:rPr/>
            </w:rPrChange>
          </w:rPr>
          <w:t xml:space="preserve"> </w:t>
        </w:r>
      </w:ins>
      <w:del w:id="113" w:author="NIZAR" w:date="2023-06-01T13:31:00Z">
        <w:r w:rsidRPr="00A11450" w:rsidDel="00A11450">
          <w:rPr>
            <w:rFonts w:ascii="Times New Roman" w:hAnsi="Times New Roman" w:cs="Times New Roman"/>
            <w:sz w:val="24"/>
            <w:rPrChange w:id="114" w:author="NIZAR" w:date="2023-06-01T13:31:00Z">
              <w:rPr/>
            </w:rPrChange>
          </w:rPr>
          <w:delText xml:space="preserve"> Penulisan}</w:delText>
        </w:r>
      </w:del>
    </w:p>
    <w:p w14:paraId="2FEFB835" w14:textId="315274B4" w:rsidR="00183830" w:rsidRPr="00A11450" w:rsidRDefault="00183830">
      <w:pPr>
        <w:ind w:left="5670"/>
        <w:jc w:val="both"/>
        <w:rPr>
          <w:ins w:id="115" w:author="NIZAR" w:date="2023-06-01T13:31:00Z"/>
          <w:rFonts w:ascii="Times New Roman" w:hAnsi="Times New Roman" w:cs="Times New Roman"/>
          <w:sz w:val="24"/>
          <w:rPrChange w:id="116" w:author="NIZAR" w:date="2023-06-01T13:31:00Z">
            <w:rPr>
              <w:ins w:id="117" w:author="NIZAR" w:date="2023-06-01T13:31:00Z"/>
            </w:rPr>
          </w:rPrChange>
        </w:rPr>
        <w:pPrChange w:id="118" w:author="NIZAR" w:date="2023-06-01T13:31:00Z">
          <w:pPr/>
        </w:pPrChange>
      </w:pPr>
    </w:p>
    <w:p w14:paraId="4353EA1E" w14:textId="05495ABE" w:rsidR="00A11450" w:rsidRPr="00A11450" w:rsidRDefault="00A11450">
      <w:pPr>
        <w:ind w:left="5670"/>
        <w:jc w:val="both"/>
        <w:rPr>
          <w:ins w:id="119" w:author="NIZAR" w:date="2023-06-01T13:31:00Z"/>
          <w:rFonts w:ascii="Times New Roman" w:hAnsi="Times New Roman" w:cs="Times New Roman"/>
          <w:sz w:val="24"/>
          <w:rPrChange w:id="120" w:author="NIZAR" w:date="2023-06-01T13:31:00Z">
            <w:rPr>
              <w:ins w:id="121" w:author="NIZAR" w:date="2023-06-01T13:31:00Z"/>
            </w:rPr>
          </w:rPrChange>
        </w:rPr>
        <w:pPrChange w:id="122" w:author="NIZAR" w:date="2023-06-01T13:31:00Z">
          <w:pPr/>
        </w:pPrChange>
      </w:pPr>
    </w:p>
    <w:p w14:paraId="6A2AD654" w14:textId="59EC6DD8" w:rsidR="00A11450" w:rsidRDefault="00A11450">
      <w:pPr>
        <w:ind w:left="5670"/>
        <w:jc w:val="both"/>
        <w:rPr>
          <w:ins w:id="123" w:author="NIZAR" w:date="2023-06-01T13:34:00Z"/>
          <w:rFonts w:ascii="Times New Roman" w:hAnsi="Times New Roman" w:cs="Times New Roman"/>
          <w:sz w:val="24"/>
        </w:rPr>
        <w:pPrChange w:id="124" w:author="NIZAR" w:date="2023-06-01T13:31:00Z">
          <w:pPr/>
        </w:pPrChange>
      </w:pPr>
    </w:p>
    <w:p w14:paraId="5E3EEB88" w14:textId="77777777" w:rsidR="00DC7FA6" w:rsidRPr="00A11450" w:rsidRDefault="00DC7FA6">
      <w:pPr>
        <w:ind w:left="5670"/>
        <w:jc w:val="both"/>
        <w:rPr>
          <w:rFonts w:ascii="Times New Roman" w:hAnsi="Times New Roman" w:cs="Times New Roman"/>
          <w:sz w:val="24"/>
          <w:rPrChange w:id="125" w:author="NIZAR" w:date="2023-06-01T13:31:00Z">
            <w:rPr/>
          </w:rPrChange>
        </w:rPr>
        <w:pPrChange w:id="126" w:author="NIZAR" w:date="2023-06-01T13:31:00Z">
          <w:pPr/>
        </w:pPrChange>
      </w:pPr>
    </w:p>
    <w:p w14:paraId="60BAF6FD" w14:textId="1A7AA139" w:rsidR="00B36606" w:rsidRDefault="00183830">
      <w:pPr>
        <w:ind w:left="5670"/>
        <w:jc w:val="both"/>
        <w:pPrChange w:id="127" w:author="NIZAR" w:date="2023-06-01T13:31:00Z">
          <w:pPr/>
        </w:pPrChange>
      </w:pPr>
      <w:r w:rsidRPr="00A11450">
        <w:rPr>
          <w:rFonts w:ascii="Times New Roman" w:hAnsi="Times New Roman" w:cs="Times New Roman"/>
          <w:sz w:val="24"/>
          <w:rPrChange w:id="128" w:author="NIZAR" w:date="2023-06-01T13:31:00Z">
            <w:rPr/>
          </w:rPrChange>
        </w:rPr>
        <w:t>Penulis</w:t>
      </w:r>
      <w:r w:rsidR="00B36606">
        <w:br w:type="page"/>
      </w:r>
    </w:p>
    <w:p w14:paraId="0A3D7131" w14:textId="5C672354" w:rsidR="00B36606" w:rsidRDefault="00B36606" w:rsidP="00025AF9">
      <w:pPr>
        <w:pStyle w:val="Heading1"/>
        <w:numPr>
          <w:ilvl w:val="0"/>
          <w:numId w:val="0"/>
        </w:numPr>
      </w:pPr>
      <w:bookmarkStart w:id="129" w:name="_Toc136518884"/>
      <w:r>
        <w:lastRenderedPageBreak/>
        <w:t>DAFTAR ISI</w:t>
      </w:r>
      <w:bookmarkEnd w:id="129"/>
      <w:r w:rsidR="00266D6A">
        <w:t xml:space="preserve"> </w:t>
      </w:r>
    </w:p>
    <w:p w14:paraId="1F7ADDEE" w14:textId="2E4267B1" w:rsidR="00554A2F" w:rsidRDefault="00554A2F" w:rsidP="00B36606"/>
    <w:sdt>
      <w:sdtPr>
        <w:rPr>
          <w:rFonts w:ascii="Arial" w:eastAsia="Arial" w:hAnsi="Arial" w:cs="Arial"/>
          <w:color w:val="auto"/>
          <w:sz w:val="22"/>
          <w:szCs w:val="22"/>
        </w:rPr>
        <w:id w:val="2140987436"/>
        <w:docPartObj>
          <w:docPartGallery w:val="Table of Contents"/>
          <w:docPartUnique/>
        </w:docPartObj>
      </w:sdtPr>
      <w:sdtEndPr>
        <w:rPr>
          <w:b/>
          <w:bCs/>
          <w:noProof/>
        </w:rPr>
      </w:sdtEndPr>
      <w:sdtContent>
        <w:p w14:paraId="5785AD20" w14:textId="3838FA68" w:rsidR="00FE7DF8" w:rsidRPr="002B2CC0" w:rsidRDefault="00FE7DF8" w:rsidP="00025AF9">
          <w:pPr>
            <w:pStyle w:val="TOCHeading"/>
            <w:rPr>
              <w:sz w:val="24"/>
              <w:szCs w:val="24"/>
            </w:rPr>
          </w:pPr>
        </w:p>
        <w:p w14:paraId="0DE52D82" w14:textId="77777777" w:rsidR="00E91F3C" w:rsidRDefault="00FE7DF8">
          <w:pPr>
            <w:pStyle w:val="TOC1"/>
            <w:tabs>
              <w:tab w:val="right" w:leader="dot" w:pos="7930"/>
            </w:tabs>
            <w:rPr>
              <w:ins w:id="130" w:author="NIZAR" w:date="2023-06-01T13:34:00Z"/>
              <w:rFonts w:asciiTheme="minorHAnsi" w:eastAsiaTheme="minorEastAsia" w:hAnsiTheme="minorHAnsi" w:cstheme="minorBidi"/>
            </w:rPr>
          </w:pPr>
          <w:r w:rsidRPr="00FE7DF8">
            <w:rPr>
              <w:rFonts w:ascii="Times New Roman" w:hAnsi="Times New Roman" w:cs="Times New Roman"/>
              <w:sz w:val="24"/>
            </w:rPr>
            <w:fldChar w:fldCharType="begin"/>
          </w:r>
          <w:r w:rsidRPr="00FE7DF8">
            <w:rPr>
              <w:rFonts w:ascii="Times New Roman" w:hAnsi="Times New Roman" w:cs="Times New Roman"/>
              <w:sz w:val="24"/>
            </w:rPr>
            <w:instrText xml:space="preserve"> TOC \o "1-3" \h \z \u </w:instrText>
          </w:r>
          <w:r w:rsidRPr="00FE7DF8">
            <w:rPr>
              <w:rFonts w:ascii="Times New Roman" w:hAnsi="Times New Roman" w:cs="Times New Roman"/>
              <w:sz w:val="24"/>
            </w:rPr>
            <w:fldChar w:fldCharType="separate"/>
          </w:r>
          <w:ins w:id="131" w:author="NIZAR" w:date="2023-06-01T13:34:00Z">
            <w:r w:rsidR="00E91F3C" w:rsidRPr="00F410F1">
              <w:rPr>
                <w:rStyle w:val="Hyperlink"/>
              </w:rPr>
              <w:fldChar w:fldCharType="begin"/>
            </w:r>
            <w:r w:rsidR="00E91F3C" w:rsidRPr="00F410F1">
              <w:rPr>
                <w:rStyle w:val="Hyperlink"/>
              </w:rPr>
              <w:instrText xml:space="preserve"> </w:instrText>
            </w:r>
            <w:r w:rsidR="00E91F3C">
              <w:instrText>HYPERLINK \l "_Toc136518883"</w:instrText>
            </w:r>
            <w:r w:rsidR="00E91F3C" w:rsidRPr="00F410F1">
              <w:rPr>
                <w:rStyle w:val="Hyperlink"/>
              </w:rPr>
              <w:instrText xml:space="preserve"> </w:instrText>
            </w:r>
            <w:r w:rsidR="00E91F3C" w:rsidRPr="00F410F1">
              <w:rPr>
                <w:rStyle w:val="Hyperlink"/>
              </w:rPr>
              <w:fldChar w:fldCharType="separate"/>
            </w:r>
            <w:r w:rsidR="00E91F3C" w:rsidRPr="00F410F1">
              <w:rPr>
                <w:rStyle w:val="Hyperlink"/>
              </w:rPr>
              <w:t>KATA PENGANTAR</w:t>
            </w:r>
            <w:r w:rsidR="00E91F3C">
              <w:rPr>
                <w:webHidden/>
              </w:rPr>
              <w:tab/>
            </w:r>
            <w:r w:rsidR="00E91F3C">
              <w:rPr>
                <w:webHidden/>
              </w:rPr>
              <w:fldChar w:fldCharType="begin"/>
            </w:r>
            <w:r w:rsidR="00E91F3C">
              <w:rPr>
                <w:webHidden/>
              </w:rPr>
              <w:instrText xml:space="preserve"> PAGEREF _Toc136518883 \h </w:instrText>
            </w:r>
          </w:ins>
          <w:r w:rsidR="00E91F3C">
            <w:rPr>
              <w:webHidden/>
            </w:rPr>
          </w:r>
          <w:ins w:id="132" w:author="NIZAR" w:date="2023-06-01T13:34:00Z">
            <w:r w:rsidR="00E91F3C">
              <w:rPr>
                <w:webHidden/>
              </w:rPr>
              <w:fldChar w:fldCharType="end"/>
            </w:r>
            <w:r w:rsidR="00E91F3C" w:rsidRPr="00F410F1">
              <w:rPr>
                <w:rStyle w:val="Hyperlink"/>
              </w:rPr>
              <w:fldChar w:fldCharType="end"/>
            </w:r>
          </w:ins>
        </w:p>
        <w:p w14:paraId="2C0F8575" w14:textId="77777777" w:rsidR="00E91F3C" w:rsidRDefault="00E91F3C">
          <w:pPr>
            <w:pStyle w:val="TOC1"/>
            <w:tabs>
              <w:tab w:val="right" w:leader="dot" w:pos="7930"/>
            </w:tabs>
            <w:rPr>
              <w:ins w:id="133" w:author="NIZAR" w:date="2023-06-01T13:34:00Z"/>
              <w:rFonts w:asciiTheme="minorHAnsi" w:eastAsiaTheme="minorEastAsia" w:hAnsiTheme="minorHAnsi" w:cstheme="minorBidi"/>
            </w:rPr>
          </w:pPr>
          <w:ins w:id="134" w:author="NIZAR" w:date="2023-06-01T13:34:00Z">
            <w:r w:rsidRPr="00F410F1">
              <w:rPr>
                <w:rStyle w:val="Hyperlink"/>
              </w:rPr>
              <w:fldChar w:fldCharType="begin"/>
            </w:r>
            <w:r w:rsidRPr="00F410F1">
              <w:rPr>
                <w:rStyle w:val="Hyperlink"/>
              </w:rPr>
              <w:instrText xml:space="preserve"> </w:instrText>
            </w:r>
            <w:r>
              <w:instrText>HYPERLINK \l "_Toc136518884"</w:instrText>
            </w:r>
            <w:r w:rsidRPr="00F410F1">
              <w:rPr>
                <w:rStyle w:val="Hyperlink"/>
              </w:rPr>
              <w:instrText xml:space="preserve"> </w:instrText>
            </w:r>
            <w:r w:rsidRPr="00F410F1">
              <w:rPr>
                <w:rStyle w:val="Hyperlink"/>
              </w:rPr>
              <w:fldChar w:fldCharType="separate"/>
            </w:r>
            <w:r w:rsidRPr="00F410F1">
              <w:rPr>
                <w:rStyle w:val="Hyperlink"/>
              </w:rPr>
              <w:t>DAFTAR ISI</w:t>
            </w:r>
            <w:r>
              <w:rPr>
                <w:webHidden/>
              </w:rPr>
              <w:tab/>
            </w:r>
            <w:r>
              <w:rPr>
                <w:webHidden/>
              </w:rPr>
              <w:fldChar w:fldCharType="begin"/>
            </w:r>
            <w:r>
              <w:rPr>
                <w:webHidden/>
              </w:rPr>
              <w:instrText xml:space="preserve"> PAGEREF _Toc136518884 \h </w:instrText>
            </w:r>
          </w:ins>
          <w:r>
            <w:rPr>
              <w:webHidden/>
            </w:rPr>
          </w:r>
          <w:ins w:id="135" w:author="NIZAR" w:date="2023-06-01T13:34:00Z">
            <w:r>
              <w:rPr>
                <w:webHidden/>
              </w:rPr>
              <w:fldChar w:fldCharType="end"/>
            </w:r>
            <w:r w:rsidRPr="00F410F1">
              <w:rPr>
                <w:rStyle w:val="Hyperlink"/>
              </w:rPr>
              <w:fldChar w:fldCharType="end"/>
            </w:r>
          </w:ins>
        </w:p>
        <w:p w14:paraId="6A7F99F1" w14:textId="77777777" w:rsidR="00E91F3C" w:rsidRDefault="00E91F3C">
          <w:pPr>
            <w:pStyle w:val="TOC1"/>
            <w:tabs>
              <w:tab w:val="right" w:leader="dot" w:pos="7930"/>
            </w:tabs>
            <w:rPr>
              <w:ins w:id="136" w:author="NIZAR" w:date="2023-06-01T13:34:00Z"/>
              <w:rFonts w:asciiTheme="minorHAnsi" w:eastAsiaTheme="minorEastAsia" w:hAnsiTheme="minorHAnsi" w:cstheme="minorBidi"/>
            </w:rPr>
          </w:pPr>
          <w:ins w:id="137" w:author="NIZAR" w:date="2023-06-01T13:34:00Z">
            <w:r w:rsidRPr="00F410F1">
              <w:rPr>
                <w:rStyle w:val="Hyperlink"/>
              </w:rPr>
              <w:fldChar w:fldCharType="begin"/>
            </w:r>
            <w:r w:rsidRPr="00F410F1">
              <w:rPr>
                <w:rStyle w:val="Hyperlink"/>
              </w:rPr>
              <w:instrText xml:space="preserve"> </w:instrText>
            </w:r>
            <w:r>
              <w:instrText>HYPERLINK \l "_Toc136518885"</w:instrText>
            </w:r>
            <w:r w:rsidRPr="00F410F1">
              <w:rPr>
                <w:rStyle w:val="Hyperlink"/>
              </w:rPr>
              <w:instrText xml:space="preserve"> </w:instrText>
            </w:r>
            <w:r w:rsidRPr="00F410F1">
              <w:rPr>
                <w:rStyle w:val="Hyperlink"/>
              </w:rPr>
              <w:fldChar w:fldCharType="separate"/>
            </w:r>
            <w:r w:rsidRPr="00F410F1">
              <w:rPr>
                <w:rStyle w:val="Hyperlink"/>
              </w:rPr>
              <w:t>DAFTAR TABEL</w:t>
            </w:r>
            <w:r>
              <w:rPr>
                <w:webHidden/>
              </w:rPr>
              <w:tab/>
            </w:r>
            <w:r>
              <w:rPr>
                <w:webHidden/>
              </w:rPr>
              <w:fldChar w:fldCharType="begin"/>
            </w:r>
            <w:r>
              <w:rPr>
                <w:webHidden/>
              </w:rPr>
              <w:instrText xml:space="preserve"> PAGEREF _Toc136518885 \h </w:instrText>
            </w:r>
          </w:ins>
          <w:r>
            <w:rPr>
              <w:webHidden/>
            </w:rPr>
          </w:r>
          <w:ins w:id="138" w:author="NIZAR" w:date="2023-06-01T13:34:00Z">
            <w:r>
              <w:rPr>
                <w:webHidden/>
              </w:rPr>
              <w:fldChar w:fldCharType="end"/>
            </w:r>
            <w:r w:rsidRPr="00F410F1">
              <w:rPr>
                <w:rStyle w:val="Hyperlink"/>
              </w:rPr>
              <w:fldChar w:fldCharType="end"/>
            </w:r>
          </w:ins>
        </w:p>
        <w:p w14:paraId="3C41947C" w14:textId="77777777" w:rsidR="00E91F3C" w:rsidRDefault="00E91F3C">
          <w:pPr>
            <w:pStyle w:val="TOC1"/>
            <w:tabs>
              <w:tab w:val="right" w:leader="dot" w:pos="7930"/>
            </w:tabs>
            <w:rPr>
              <w:ins w:id="139" w:author="NIZAR" w:date="2023-06-01T13:34:00Z"/>
              <w:rFonts w:asciiTheme="minorHAnsi" w:eastAsiaTheme="minorEastAsia" w:hAnsiTheme="minorHAnsi" w:cstheme="minorBidi"/>
            </w:rPr>
          </w:pPr>
          <w:ins w:id="140" w:author="NIZAR" w:date="2023-06-01T13:34:00Z">
            <w:r w:rsidRPr="00F410F1">
              <w:rPr>
                <w:rStyle w:val="Hyperlink"/>
              </w:rPr>
              <w:fldChar w:fldCharType="begin"/>
            </w:r>
            <w:r w:rsidRPr="00F410F1">
              <w:rPr>
                <w:rStyle w:val="Hyperlink"/>
              </w:rPr>
              <w:instrText xml:space="preserve"> </w:instrText>
            </w:r>
            <w:r>
              <w:instrText>HYPERLINK \l "_Toc136518886"</w:instrText>
            </w:r>
            <w:r w:rsidRPr="00F410F1">
              <w:rPr>
                <w:rStyle w:val="Hyperlink"/>
              </w:rPr>
              <w:instrText xml:space="preserve"> </w:instrText>
            </w:r>
            <w:r w:rsidRPr="00F410F1">
              <w:rPr>
                <w:rStyle w:val="Hyperlink"/>
              </w:rPr>
              <w:fldChar w:fldCharType="separate"/>
            </w:r>
            <w:r w:rsidRPr="00F410F1">
              <w:rPr>
                <w:rStyle w:val="Hyperlink"/>
              </w:rPr>
              <w:t>BAB I PENDAHULUAN</w:t>
            </w:r>
            <w:r>
              <w:rPr>
                <w:webHidden/>
              </w:rPr>
              <w:tab/>
            </w:r>
            <w:r>
              <w:rPr>
                <w:webHidden/>
              </w:rPr>
              <w:fldChar w:fldCharType="begin"/>
            </w:r>
            <w:r>
              <w:rPr>
                <w:webHidden/>
              </w:rPr>
              <w:instrText xml:space="preserve"> PAGEREF _Toc136518886 \h </w:instrText>
            </w:r>
          </w:ins>
          <w:r>
            <w:rPr>
              <w:webHidden/>
            </w:rPr>
          </w:r>
          <w:ins w:id="141" w:author="NIZAR" w:date="2023-06-01T13:34:00Z">
            <w:r>
              <w:rPr>
                <w:webHidden/>
              </w:rPr>
              <w:fldChar w:fldCharType="end"/>
            </w:r>
            <w:r w:rsidRPr="00F410F1">
              <w:rPr>
                <w:rStyle w:val="Hyperlink"/>
              </w:rPr>
              <w:fldChar w:fldCharType="end"/>
            </w:r>
          </w:ins>
        </w:p>
        <w:p w14:paraId="3AEA1C09" w14:textId="77777777" w:rsidR="00E91F3C" w:rsidRDefault="00E91F3C">
          <w:pPr>
            <w:pStyle w:val="TOC2"/>
            <w:rPr>
              <w:ins w:id="142" w:author="NIZAR" w:date="2023-06-01T13:34:00Z"/>
              <w:rFonts w:asciiTheme="minorHAnsi" w:eastAsiaTheme="minorEastAsia" w:hAnsiTheme="minorHAnsi" w:cstheme="minorBidi"/>
            </w:rPr>
          </w:pPr>
          <w:ins w:id="143" w:author="NIZAR" w:date="2023-06-01T13:34:00Z">
            <w:r w:rsidRPr="00F410F1">
              <w:rPr>
                <w:rStyle w:val="Hyperlink"/>
              </w:rPr>
              <w:fldChar w:fldCharType="begin"/>
            </w:r>
            <w:r w:rsidRPr="00F410F1">
              <w:rPr>
                <w:rStyle w:val="Hyperlink"/>
              </w:rPr>
              <w:instrText xml:space="preserve"> </w:instrText>
            </w:r>
            <w:r>
              <w:instrText>HYPERLINK \l "_Toc136518887"</w:instrText>
            </w:r>
            <w:r w:rsidRPr="00F410F1">
              <w:rPr>
                <w:rStyle w:val="Hyperlink"/>
              </w:rPr>
              <w:instrText xml:space="preserve"> </w:instrText>
            </w:r>
            <w:r w:rsidRPr="00F410F1">
              <w:rPr>
                <w:rStyle w:val="Hyperlink"/>
              </w:rPr>
              <w:fldChar w:fldCharType="separate"/>
            </w:r>
            <w:r w:rsidRPr="00F410F1">
              <w:rPr>
                <w:rStyle w:val="Hyperlink"/>
              </w:rPr>
              <w:t>A. Latar Belakang</w:t>
            </w:r>
            <w:r>
              <w:rPr>
                <w:webHidden/>
              </w:rPr>
              <w:tab/>
            </w:r>
            <w:r>
              <w:rPr>
                <w:webHidden/>
              </w:rPr>
              <w:fldChar w:fldCharType="begin"/>
            </w:r>
            <w:r>
              <w:rPr>
                <w:webHidden/>
              </w:rPr>
              <w:instrText xml:space="preserve"> PAGEREF _Toc136518887 \h </w:instrText>
            </w:r>
          </w:ins>
          <w:r>
            <w:rPr>
              <w:webHidden/>
            </w:rPr>
          </w:r>
          <w:ins w:id="144" w:author="NIZAR" w:date="2023-06-01T13:34:00Z">
            <w:r>
              <w:rPr>
                <w:webHidden/>
              </w:rPr>
              <w:fldChar w:fldCharType="end"/>
            </w:r>
            <w:r w:rsidRPr="00F410F1">
              <w:rPr>
                <w:rStyle w:val="Hyperlink"/>
              </w:rPr>
              <w:fldChar w:fldCharType="end"/>
            </w:r>
          </w:ins>
        </w:p>
        <w:p w14:paraId="42424795" w14:textId="77777777" w:rsidR="00E91F3C" w:rsidRDefault="00E91F3C">
          <w:pPr>
            <w:pStyle w:val="TOC2"/>
            <w:rPr>
              <w:ins w:id="145" w:author="NIZAR" w:date="2023-06-01T13:34:00Z"/>
              <w:rFonts w:asciiTheme="minorHAnsi" w:eastAsiaTheme="minorEastAsia" w:hAnsiTheme="minorHAnsi" w:cstheme="minorBidi"/>
            </w:rPr>
          </w:pPr>
          <w:ins w:id="146" w:author="NIZAR" w:date="2023-06-01T13:34:00Z">
            <w:r w:rsidRPr="00F410F1">
              <w:rPr>
                <w:rStyle w:val="Hyperlink"/>
              </w:rPr>
              <w:fldChar w:fldCharType="begin"/>
            </w:r>
            <w:r w:rsidRPr="00F410F1">
              <w:rPr>
                <w:rStyle w:val="Hyperlink"/>
              </w:rPr>
              <w:instrText xml:space="preserve"> </w:instrText>
            </w:r>
            <w:r>
              <w:instrText>HYPERLINK \l "_Toc136518888"</w:instrText>
            </w:r>
            <w:r w:rsidRPr="00F410F1">
              <w:rPr>
                <w:rStyle w:val="Hyperlink"/>
              </w:rPr>
              <w:instrText xml:space="preserve"> </w:instrText>
            </w:r>
            <w:r w:rsidRPr="00F410F1">
              <w:rPr>
                <w:rStyle w:val="Hyperlink"/>
              </w:rPr>
              <w:fldChar w:fldCharType="separate"/>
            </w:r>
            <w:r w:rsidRPr="00F410F1">
              <w:rPr>
                <w:rStyle w:val="Hyperlink"/>
              </w:rPr>
              <w:t>B. Fakta Realitas</w:t>
            </w:r>
            <w:r>
              <w:rPr>
                <w:webHidden/>
              </w:rPr>
              <w:tab/>
            </w:r>
            <w:r>
              <w:rPr>
                <w:webHidden/>
              </w:rPr>
              <w:fldChar w:fldCharType="begin"/>
            </w:r>
            <w:r>
              <w:rPr>
                <w:webHidden/>
              </w:rPr>
              <w:instrText xml:space="preserve"> PAGEREF _Toc136518888 \h </w:instrText>
            </w:r>
          </w:ins>
          <w:r>
            <w:rPr>
              <w:webHidden/>
            </w:rPr>
          </w:r>
          <w:ins w:id="147" w:author="NIZAR" w:date="2023-06-01T13:34:00Z">
            <w:r>
              <w:rPr>
                <w:webHidden/>
              </w:rPr>
              <w:fldChar w:fldCharType="end"/>
            </w:r>
            <w:r w:rsidRPr="00F410F1">
              <w:rPr>
                <w:rStyle w:val="Hyperlink"/>
              </w:rPr>
              <w:fldChar w:fldCharType="end"/>
            </w:r>
          </w:ins>
        </w:p>
        <w:p w14:paraId="03C0EF75" w14:textId="77777777" w:rsidR="00E91F3C" w:rsidRDefault="00E91F3C">
          <w:pPr>
            <w:pStyle w:val="TOC2"/>
            <w:rPr>
              <w:ins w:id="148" w:author="NIZAR" w:date="2023-06-01T13:34:00Z"/>
              <w:rFonts w:asciiTheme="minorHAnsi" w:eastAsiaTheme="minorEastAsia" w:hAnsiTheme="minorHAnsi" w:cstheme="minorBidi"/>
            </w:rPr>
          </w:pPr>
          <w:ins w:id="149" w:author="NIZAR" w:date="2023-06-01T13:34:00Z">
            <w:r w:rsidRPr="00F410F1">
              <w:rPr>
                <w:rStyle w:val="Hyperlink"/>
              </w:rPr>
              <w:fldChar w:fldCharType="begin"/>
            </w:r>
            <w:r w:rsidRPr="00F410F1">
              <w:rPr>
                <w:rStyle w:val="Hyperlink"/>
              </w:rPr>
              <w:instrText xml:space="preserve"> </w:instrText>
            </w:r>
            <w:r>
              <w:instrText>HYPERLINK \l "_Toc136518889"</w:instrText>
            </w:r>
            <w:r w:rsidRPr="00F410F1">
              <w:rPr>
                <w:rStyle w:val="Hyperlink"/>
              </w:rPr>
              <w:instrText xml:space="preserve"> </w:instrText>
            </w:r>
            <w:r w:rsidRPr="00F410F1">
              <w:rPr>
                <w:rStyle w:val="Hyperlink"/>
              </w:rPr>
              <w:fldChar w:fldCharType="separate"/>
            </w:r>
            <w:r w:rsidRPr="00F410F1">
              <w:rPr>
                <w:rStyle w:val="Hyperlink"/>
              </w:rPr>
              <w:t>C. Rumusan Masalah</w:t>
            </w:r>
            <w:r>
              <w:rPr>
                <w:webHidden/>
              </w:rPr>
              <w:tab/>
            </w:r>
            <w:r>
              <w:rPr>
                <w:webHidden/>
              </w:rPr>
              <w:fldChar w:fldCharType="begin"/>
            </w:r>
            <w:r>
              <w:rPr>
                <w:webHidden/>
              </w:rPr>
              <w:instrText xml:space="preserve"> PAGEREF _Toc136518889 \h </w:instrText>
            </w:r>
          </w:ins>
          <w:r>
            <w:rPr>
              <w:webHidden/>
            </w:rPr>
          </w:r>
          <w:ins w:id="150" w:author="NIZAR" w:date="2023-06-01T13:34:00Z">
            <w:r>
              <w:rPr>
                <w:webHidden/>
              </w:rPr>
              <w:fldChar w:fldCharType="end"/>
            </w:r>
            <w:r w:rsidRPr="00F410F1">
              <w:rPr>
                <w:rStyle w:val="Hyperlink"/>
              </w:rPr>
              <w:fldChar w:fldCharType="end"/>
            </w:r>
          </w:ins>
        </w:p>
        <w:p w14:paraId="1BAF0431" w14:textId="77777777" w:rsidR="00E91F3C" w:rsidRDefault="00E91F3C">
          <w:pPr>
            <w:pStyle w:val="TOC2"/>
            <w:rPr>
              <w:ins w:id="151" w:author="NIZAR" w:date="2023-06-01T13:34:00Z"/>
              <w:rFonts w:asciiTheme="minorHAnsi" w:eastAsiaTheme="minorEastAsia" w:hAnsiTheme="minorHAnsi" w:cstheme="minorBidi"/>
            </w:rPr>
          </w:pPr>
          <w:ins w:id="152" w:author="NIZAR" w:date="2023-06-01T13:34:00Z">
            <w:r w:rsidRPr="00F410F1">
              <w:rPr>
                <w:rStyle w:val="Hyperlink"/>
              </w:rPr>
              <w:fldChar w:fldCharType="begin"/>
            </w:r>
            <w:r w:rsidRPr="00F410F1">
              <w:rPr>
                <w:rStyle w:val="Hyperlink"/>
              </w:rPr>
              <w:instrText xml:space="preserve"> </w:instrText>
            </w:r>
            <w:r>
              <w:instrText>HYPERLINK \l "_Toc136518890"</w:instrText>
            </w:r>
            <w:r w:rsidRPr="00F410F1">
              <w:rPr>
                <w:rStyle w:val="Hyperlink"/>
              </w:rPr>
              <w:instrText xml:space="preserve"> </w:instrText>
            </w:r>
            <w:r w:rsidRPr="00F410F1">
              <w:rPr>
                <w:rStyle w:val="Hyperlink"/>
              </w:rPr>
              <w:fldChar w:fldCharType="separate"/>
            </w:r>
            <w:r w:rsidRPr="00F410F1">
              <w:rPr>
                <w:rStyle w:val="Hyperlink"/>
              </w:rPr>
              <w:t>D. Tujuan Penelitian</w:t>
            </w:r>
            <w:r>
              <w:rPr>
                <w:webHidden/>
              </w:rPr>
              <w:tab/>
            </w:r>
            <w:r>
              <w:rPr>
                <w:webHidden/>
              </w:rPr>
              <w:fldChar w:fldCharType="begin"/>
            </w:r>
            <w:r>
              <w:rPr>
                <w:webHidden/>
              </w:rPr>
              <w:instrText xml:space="preserve"> PAGEREF _Toc136518890 \h </w:instrText>
            </w:r>
          </w:ins>
          <w:r>
            <w:rPr>
              <w:webHidden/>
            </w:rPr>
          </w:r>
          <w:ins w:id="153" w:author="NIZAR" w:date="2023-06-01T13:34:00Z">
            <w:r>
              <w:rPr>
                <w:webHidden/>
              </w:rPr>
              <w:fldChar w:fldCharType="end"/>
            </w:r>
            <w:r w:rsidRPr="00F410F1">
              <w:rPr>
                <w:rStyle w:val="Hyperlink"/>
              </w:rPr>
              <w:fldChar w:fldCharType="end"/>
            </w:r>
          </w:ins>
        </w:p>
        <w:p w14:paraId="2440977B" w14:textId="77777777" w:rsidR="00E91F3C" w:rsidRDefault="00E91F3C">
          <w:pPr>
            <w:pStyle w:val="TOC2"/>
            <w:rPr>
              <w:ins w:id="154" w:author="NIZAR" w:date="2023-06-01T13:34:00Z"/>
              <w:rFonts w:asciiTheme="minorHAnsi" w:eastAsiaTheme="minorEastAsia" w:hAnsiTheme="minorHAnsi" w:cstheme="minorBidi"/>
            </w:rPr>
          </w:pPr>
          <w:ins w:id="155" w:author="NIZAR" w:date="2023-06-01T13:34:00Z">
            <w:r w:rsidRPr="00F410F1">
              <w:rPr>
                <w:rStyle w:val="Hyperlink"/>
              </w:rPr>
              <w:fldChar w:fldCharType="begin"/>
            </w:r>
            <w:r w:rsidRPr="00F410F1">
              <w:rPr>
                <w:rStyle w:val="Hyperlink"/>
              </w:rPr>
              <w:instrText xml:space="preserve"> </w:instrText>
            </w:r>
            <w:r>
              <w:instrText>HYPERLINK \l "_Toc136518891"</w:instrText>
            </w:r>
            <w:r w:rsidRPr="00F410F1">
              <w:rPr>
                <w:rStyle w:val="Hyperlink"/>
              </w:rPr>
              <w:instrText xml:space="preserve"> </w:instrText>
            </w:r>
            <w:r w:rsidRPr="00F410F1">
              <w:rPr>
                <w:rStyle w:val="Hyperlink"/>
              </w:rPr>
              <w:fldChar w:fldCharType="separate"/>
            </w:r>
            <w:r w:rsidRPr="00F410F1">
              <w:rPr>
                <w:rStyle w:val="Hyperlink"/>
              </w:rPr>
              <w:t>E. Manfaat Penelitian</w:t>
            </w:r>
            <w:r>
              <w:rPr>
                <w:webHidden/>
              </w:rPr>
              <w:tab/>
            </w:r>
            <w:r>
              <w:rPr>
                <w:webHidden/>
              </w:rPr>
              <w:fldChar w:fldCharType="begin"/>
            </w:r>
            <w:r>
              <w:rPr>
                <w:webHidden/>
              </w:rPr>
              <w:instrText xml:space="preserve"> PAGEREF _Toc136518891 \h </w:instrText>
            </w:r>
          </w:ins>
          <w:r>
            <w:rPr>
              <w:webHidden/>
            </w:rPr>
          </w:r>
          <w:ins w:id="156" w:author="NIZAR" w:date="2023-06-01T13:34:00Z">
            <w:r>
              <w:rPr>
                <w:webHidden/>
              </w:rPr>
              <w:fldChar w:fldCharType="end"/>
            </w:r>
            <w:r w:rsidRPr="00F410F1">
              <w:rPr>
                <w:rStyle w:val="Hyperlink"/>
              </w:rPr>
              <w:fldChar w:fldCharType="end"/>
            </w:r>
          </w:ins>
        </w:p>
        <w:p w14:paraId="5D000EB1" w14:textId="77777777" w:rsidR="00E91F3C" w:rsidRDefault="00E91F3C">
          <w:pPr>
            <w:pStyle w:val="TOC2"/>
            <w:rPr>
              <w:ins w:id="157" w:author="NIZAR" w:date="2023-06-01T13:34:00Z"/>
              <w:rFonts w:asciiTheme="minorHAnsi" w:eastAsiaTheme="minorEastAsia" w:hAnsiTheme="minorHAnsi" w:cstheme="minorBidi"/>
            </w:rPr>
          </w:pPr>
          <w:ins w:id="158" w:author="NIZAR" w:date="2023-06-01T13:34:00Z">
            <w:r w:rsidRPr="00F410F1">
              <w:rPr>
                <w:rStyle w:val="Hyperlink"/>
              </w:rPr>
              <w:fldChar w:fldCharType="begin"/>
            </w:r>
            <w:r w:rsidRPr="00F410F1">
              <w:rPr>
                <w:rStyle w:val="Hyperlink"/>
              </w:rPr>
              <w:instrText xml:space="preserve"> </w:instrText>
            </w:r>
            <w:r>
              <w:instrText>HYPERLINK \l "_Toc136518892"</w:instrText>
            </w:r>
            <w:r w:rsidRPr="00F410F1">
              <w:rPr>
                <w:rStyle w:val="Hyperlink"/>
              </w:rPr>
              <w:instrText xml:space="preserve"> </w:instrText>
            </w:r>
            <w:r w:rsidRPr="00F410F1">
              <w:rPr>
                <w:rStyle w:val="Hyperlink"/>
              </w:rPr>
              <w:fldChar w:fldCharType="separate"/>
            </w:r>
            <w:r w:rsidRPr="00F410F1">
              <w:rPr>
                <w:rStyle w:val="Hyperlink"/>
              </w:rPr>
              <w:t>F. Sistematika Pembahasan</w:t>
            </w:r>
            <w:r>
              <w:rPr>
                <w:webHidden/>
              </w:rPr>
              <w:tab/>
            </w:r>
            <w:r>
              <w:rPr>
                <w:webHidden/>
              </w:rPr>
              <w:fldChar w:fldCharType="begin"/>
            </w:r>
            <w:r>
              <w:rPr>
                <w:webHidden/>
              </w:rPr>
              <w:instrText xml:space="preserve"> PAGEREF _Toc136518892 \h </w:instrText>
            </w:r>
          </w:ins>
          <w:r>
            <w:rPr>
              <w:webHidden/>
            </w:rPr>
          </w:r>
          <w:ins w:id="159" w:author="NIZAR" w:date="2023-06-01T13:34:00Z">
            <w:r>
              <w:rPr>
                <w:webHidden/>
              </w:rPr>
              <w:fldChar w:fldCharType="end"/>
            </w:r>
            <w:r w:rsidRPr="00F410F1">
              <w:rPr>
                <w:rStyle w:val="Hyperlink"/>
              </w:rPr>
              <w:fldChar w:fldCharType="end"/>
            </w:r>
          </w:ins>
        </w:p>
        <w:p w14:paraId="6640814D" w14:textId="77777777" w:rsidR="00E91F3C" w:rsidRDefault="00E91F3C">
          <w:pPr>
            <w:pStyle w:val="TOC1"/>
            <w:tabs>
              <w:tab w:val="right" w:leader="dot" w:pos="7930"/>
            </w:tabs>
            <w:rPr>
              <w:ins w:id="160" w:author="NIZAR" w:date="2023-06-01T13:34:00Z"/>
              <w:rFonts w:asciiTheme="minorHAnsi" w:eastAsiaTheme="minorEastAsia" w:hAnsiTheme="minorHAnsi" w:cstheme="minorBidi"/>
            </w:rPr>
          </w:pPr>
          <w:ins w:id="161" w:author="NIZAR" w:date="2023-06-01T13:34:00Z">
            <w:r w:rsidRPr="00F410F1">
              <w:rPr>
                <w:rStyle w:val="Hyperlink"/>
              </w:rPr>
              <w:fldChar w:fldCharType="begin"/>
            </w:r>
            <w:r w:rsidRPr="00F410F1">
              <w:rPr>
                <w:rStyle w:val="Hyperlink"/>
              </w:rPr>
              <w:instrText xml:space="preserve"> </w:instrText>
            </w:r>
            <w:r>
              <w:instrText>HYPERLINK \l "_Toc136518893"</w:instrText>
            </w:r>
            <w:r w:rsidRPr="00F410F1">
              <w:rPr>
                <w:rStyle w:val="Hyperlink"/>
              </w:rPr>
              <w:instrText xml:space="preserve"> </w:instrText>
            </w:r>
            <w:r w:rsidRPr="00F410F1">
              <w:rPr>
                <w:rStyle w:val="Hyperlink"/>
              </w:rPr>
              <w:fldChar w:fldCharType="separate"/>
            </w:r>
            <w:r w:rsidRPr="00F410F1">
              <w:rPr>
                <w:rStyle w:val="Hyperlink"/>
              </w:rPr>
              <w:t>BAB II LANDASAN TEORI</w:t>
            </w:r>
            <w:r>
              <w:rPr>
                <w:webHidden/>
              </w:rPr>
              <w:tab/>
            </w:r>
            <w:r>
              <w:rPr>
                <w:webHidden/>
              </w:rPr>
              <w:fldChar w:fldCharType="begin"/>
            </w:r>
            <w:r>
              <w:rPr>
                <w:webHidden/>
              </w:rPr>
              <w:instrText xml:space="preserve"> PAGEREF _Toc136518893 \h </w:instrText>
            </w:r>
          </w:ins>
          <w:r>
            <w:rPr>
              <w:webHidden/>
            </w:rPr>
          </w:r>
          <w:ins w:id="162" w:author="NIZAR" w:date="2023-06-01T13:34:00Z">
            <w:r>
              <w:rPr>
                <w:webHidden/>
              </w:rPr>
              <w:fldChar w:fldCharType="end"/>
            </w:r>
            <w:r w:rsidRPr="00F410F1">
              <w:rPr>
                <w:rStyle w:val="Hyperlink"/>
              </w:rPr>
              <w:fldChar w:fldCharType="end"/>
            </w:r>
          </w:ins>
        </w:p>
        <w:p w14:paraId="53AD617B" w14:textId="77777777" w:rsidR="00E91F3C" w:rsidRDefault="00E91F3C">
          <w:pPr>
            <w:pStyle w:val="TOC2"/>
            <w:rPr>
              <w:ins w:id="163" w:author="NIZAR" w:date="2023-06-01T13:34:00Z"/>
              <w:rFonts w:asciiTheme="minorHAnsi" w:eastAsiaTheme="minorEastAsia" w:hAnsiTheme="minorHAnsi" w:cstheme="minorBidi"/>
            </w:rPr>
          </w:pPr>
          <w:ins w:id="164" w:author="NIZAR" w:date="2023-06-01T13:34:00Z">
            <w:r w:rsidRPr="00F410F1">
              <w:rPr>
                <w:rStyle w:val="Hyperlink"/>
              </w:rPr>
              <w:fldChar w:fldCharType="begin"/>
            </w:r>
            <w:r w:rsidRPr="00F410F1">
              <w:rPr>
                <w:rStyle w:val="Hyperlink"/>
              </w:rPr>
              <w:instrText xml:space="preserve"> </w:instrText>
            </w:r>
            <w:r>
              <w:instrText>HYPERLINK \l "_Toc136518894"</w:instrText>
            </w:r>
            <w:r w:rsidRPr="00F410F1">
              <w:rPr>
                <w:rStyle w:val="Hyperlink"/>
              </w:rPr>
              <w:instrText xml:space="preserve"> </w:instrText>
            </w:r>
            <w:r w:rsidRPr="00F410F1">
              <w:rPr>
                <w:rStyle w:val="Hyperlink"/>
              </w:rPr>
              <w:fldChar w:fldCharType="separate"/>
            </w:r>
            <w:r w:rsidRPr="00F410F1">
              <w:rPr>
                <w:rStyle w:val="Hyperlink"/>
              </w:rPr>
              <w:t>A. Kajian Teori</w:t>
            </w:r>
            <w:r>
              <w:rPr>
                <w:webHidden/>
              </w:rPr>
              <w:tab/>
            </w:r>
            <w:r>
              <w:rPr>
                <w:webHidden/>
              </w:rPr>
              <w:fldChar w:fldCharType="begin"/>
            </w:r>
            <w:r>
              <w:rPr>
                <w:webHidden/>
              </w:rPr>
              <w:instrText xml:space="preserve"> PAGEREF _Toc136518894 \h </w:instrText>
            </w:r>
          </w:ins>
          <w:r>
            <w:rPr>
              <w:webHidden/>
            </w:rPr>
          </w:r>
          <w:ins w:id="165" w:author="NIZAR" w:date="2023-06-01T13:34:00Z">
            <w:r>
              <w:rPr>
                <w:webHidden/>
              </w:rPr>
              <w:fldChar w:fldCharType="end"/>
            </w:r>
            <w:r w:rsidRPr="00F410F1">
              <w:rPr>
                <w:rStyle w:val="Hyperlink"/>
              </w:rPr>
              <w:fldChar w:fldCharType="end"/>
            </w:r>
          </w:ins>
        </w:p>
        <w:p w14:paraId="3D8184D9" w14:textId="77777777" w:rsidR="00E91F3C" w:rsidRDefault="00E91F3C">
          <w:pPr>
            <w:pStyle w:val="TOC3"/>
            <w:rPr>
              <w:ins w:id="166" w:author="NIZAR" w:date="2023-06-01T13:34:00Z"/>
              <w:rFonts w:asciiTheme="minorHAnsi" w:eastAsiaTheme="minorEastAsia" w:hAnsiTheme="minorHAnsi" w:cstheme="minorBidi"/>
            </w:rPr>
          </w:pPr>
          <w:ins w:id="167" w:author="NIZAR" w:date="2023-06-01T13:34:00Z">
            <w:r w:rsidRPr="00F410F1">
              <w:rPr>
                <w:rStyle w:val="Hyperlink"/>
              </w:rPr>
              <w:fldChar w:fldCharType="begin"/>
            </w:r>
            <w:r w:rsidRPr="00F410F1">
              <w:rPr>
                <w:rStyle w:val="Hyperlink"/>
              </w:rPr>
              <w:instrText xml:space="preserve"> </w:instrText>
            </w:r>
            <w:r>
              <w:instrText>HYPERLINK \l "_Toc136518895"</w:instrText>
            </w:r>
            <w:r w:rsidRPr="00F410F1">
              <w:rPr>
                <w:rStyle w:val="Hyperlink"/>
              </w:rPr>
              <w:instrText xml:space="preserve"> </w:instrText>
            </w:r>
            <w:r w:rsidRPr="00F410F1">
              <w:rPr>
                <w:rStyle w:val="Hyperlink"/>
              </w:rPr>
              <w:fldChar w:fldCharType="separate"/>
            </w:r>
            <w:r w:rsidRPr="00F410F1">
              <w:rPr>
                <w:rStyle w:val="Hyperlink"/>
              </w:rPr>
              <w:t>1. Semiotika</w:t>
            </w:r>
            <w:r>
              <w:rPr>
                <w:webHidden/>
              </w:rPr>
              <w:tab/>
            </w:r>
            <w:r>
              <w:rPr>
                <w:webHidden/>
              </w:rPr>
              <w:fldChar w:fldCharType="begin"/>
            </w:r>
            <w:r>
              <w:rPr>
                <w:webHidden/>
              </w:rPr>
              <w:instrText xml:space="preserve"> PAGEREF _Toc136518895 \h </w:instrText>
            </w:r>
          </w:ins>
          <w:r>
            <w:rPr>
              <w:webHidden/>
            </w:rPr>
          </w:r>
          <w:ins w:id="168" w:author="NIZAR" w:date="2023-06-01T13:34:00Z">
            <w:r>
              <w:rPr>
                <w:webHidden/>
              </w:rPr>
              <w:fldChar w:fldCharType="end"/>
            </w:r>
            <w:r w:rsidRPr="00F410F1">
              <w:rPr>
                <w:rStyle w:val="Hyperlink"/>
              </w:rPr>
              <w:fldChar w:fldCharType="end"/>
            </w:r>
          </w:ins>
        </w:p>
        <w:p w14:paraId="2CD25884" w14:textId="77777777" w:rsidR="00E91F3C" w:rsidRDefault="00E91F3C">
          <w:pPr>
            <w:pStyle w:val="TOC3"/>
            <w:rPr>
              <w:ins w:id="169" w:author="NIZAR" w:date="2023-06-01T13:34:00Z"/>
              <w:rFonts w:asciiTheme="minorHAnsi" w:eastAsiaTheme="minorEastAsia" w:hAnsiTheme="minorHAnsi" w:cstheme="minorBidi"/>
            </w:rPr>
          </w:pPr>
          <w:ins w:id="170" w:author="NIZAR" w:date="2023-06-01T13:34:00Z">
            <w:r w:rsidRPr="00F410F1">
              <w:rPr>
                <w:rStyle w:val="Hyperlink"/>
              </w:rPr>
              <w:fldChar w:fldCharType="begin"/>
            </w:r>
            <w:r w:rsidRPr="00F410F1">
              <w:rPr>
                <w:rStyle w:val="Hyperlink"/>
              </w:rPr>
              <w:instrText xml:space="preserve"> </w:instrText>
            </w:r>
            <w:r>
              <w:instrText>HYPERLINK \l "_Toc136518896"</w:instrText>
            </w:r>
            <w:r w:rsidRPr="00F410F1">
              <w:rPr>
                <w:rStyle w:val="Hyperlink"/>
              </w:rPr>
              <w:instrText xml:space="preserve"> </w:instrText>
            </w:r>
            <w:r w:rsidRPr="00F410F1">
              <w:rPr>
                <w:rStyle w:val="Hyperlink"/>
              </w:rPr>
              <w:fldChar w:fldCharType="separate"/>
            </w:r>
            <w:r w:rsidRPr="00F410F1">
              <w:rPr>
                <w:rStyle w:val="Hyperlink"/>
              </w:rPr>
              <w:t>2. Semotika Roland Barthes</w:t>
            </w:r>
            <w:r>
              <w:rPr>
                <w:webHidden/>
              </w:rPr>
              <w:tab/>
            </w:r>
            <w:r>
              <w:rPr>
                <w:webHidden/>
              </w:rPr>
              <w:fldChar w:fldCharType="begin"/>
            </w:r>
            <w:r>
              <w:rPr>
                <w:webHidden/>
              </w:rPr>
              <w:instrText xml:space="preserve"> PAGEREF _Toc136518896 \h </w:instrText>
            </w:r>
          </w:ins>
          <w:r>
            <w:rPr>
              <w:webHidden/>
            </w:rPr>
          </w:r>
          <w:ins w:id="171" w:author="NIZAR" w:date="2023-06-01T13:34:00Z">
            <w:r>
              <w:rPr>
                <w:webHidden/>
              </w:rPr>
              <w:fldChar w:fldCharType="end"/>
            </w:r>
            <w:r w:rsidRPr="00F410F1">
              <w:rPr>
                <w:rStyle w:val="Hyperlink"/>
              </w:rPr>
              <w:fldChar w:fldCharType="end"/>
            </w:r>
          </w:ins>
        </w:p>
        <w:p w14:paraId="1C9A9812" w14:textId="77777777" w:rsidR="00E91F3C" w:rsidRDefault="00E91F3C">
          <w:pPr>
            <w:pStyle w:val="TOC3"/>
            <w:rPr>
              <w:ins w:id="172" w:author="NIZAR" w:date="2023-06-01T13:34:00Z"/>
              <w:rFonts w:asciiTheme="minorHAnsi" w:eastAsiaTheme="minorEastAsia" w:hAnsiTheme="minorHAnsi" w:cstheme="minorBidi"/>
            </w:rPr>
          </w:pPr>
          <w:ins w:id="173" w:author="NIZAR" w:date="2023-06-01T13:34:00Z">
            <w:r w:rsidRPr="00F410F1">
              <w:rPr>
                <w:rStyle w:val="Hyperlink"/>
              </w:rPr>
              <w:fldChar w:fldCharType="begin"/>
            </w:r>
            <w:r w:rsidRPr="00F410F1">
              <w:rPr>
                <w:rStyle w:val="Hyperlink"/>
              </w:rPr>
              <w:instrText xml:space="preserve"> </w:instrText>
            </w:r>
            <w:r>
              <w:instrText>HYPERLINK \l "_Toc136518897"</w:instrText>
            </w:r>
            <w:r w:rsidRPr="00F410F1">
              <w:rPr>
                <w:rStyle w:val="Hyperlink"/>
              </w:rPr>
              <w:instrText xml:space="preserve"> </w:instrText>
            </w:r>
            <w:r w:rsidRPr="00F410F1">
              <w:rPr>
                <w:rStyle w:val="Hyperlink"/>
              </w:rPr>
              <w:fldChar w:fldCharType="separate"/>
            </w:r>
            <w:r w:rsidRPr="00F410F1">
              <w:rPr>
                <w:rStyle w:val="Hyperlink"/>
              </w:rPr>
              <w:t>3. Representasi</w:t>
            </w:r>
            <w:r>
              <w:rPr>
                <w:webHidden/>
              </w:rPr>
              <w:tab/>
            </w:r>
            <w:r>
              <w:rPr>
                <w:webHidden/>
              </w:rPr>
              <w:fldChar w:fldCharType="begin"/>
            </w:r>
            <w:r>
              <w:rPr>
                <w:webHidden/>
              </w:rPr>
              <w:instrText xml:space="preserve"> PAGEREF _Toc136518897 \h </w:instrText>
            </w:r>
          </w:ins>
          <w:r>
            <w:rPr>
              <w:webHidden/>
            </w:rPr>
          </w:r>
          <w:ins w:id="174" w:author="NIZAR" w:date="2023-06-01T13:34:00Z">
            <w:r>
              <w:rPr>
                <w:webHidden/>
              </w:rPr>
              <w:fldChar w:fldCharType="end"/>
            </w:r>
            <w:r w:rsidRPr="00F410F1">
              <w:rPr>
                <w:rStyle w:val="Hyperlink"/>
              </w:rPr>
              <w:fldChar w:fldCharType="end"/>
            </w:r>
          </w:ins>
        </w:p>
        <w:p w14:paraId="71C8B564" w14:textId="77777777" w:rsidR="00E91F3C" w:rsidRDefault="00E91F3C">
          <w:pPr>
            <w:pStyle w:val="TOC3"/>
            <w:rPr>
              <w:ins w:id="175" w:author="NIZAR" w:date="2023-06-01T13:34:00Z"/>
              <w:rFonts w:asciiTheme="minorHAnsi" w:eastAsiaTheme="minorEastAsia" w:hAnsiTheme="minorHAnsi" w:cstheme="minorBidi"/>
            </w:rPr>
          </w:pPr>
          <w:ins w:id="176" w:author="NIZAR" w:date="2023-06-01T13:34:00Z">
            <w:r w:rsidRPr="00F410F1">
              <w:rPr>
                <w:rStyle w:val="Hyperlink"/>
              </w:rPr>
              <w:fldChar w:fldCharType="begin"/>
            </w:r>
            <w:r w:rsidRPr="00F410F1">
              <w:rPr>
                <w:rStyle w:val="Hyperlink"/>
              </w:rPr>
              <w:instrText xml:space="preserve"> </w:instrText>
            </w:r>
            <w:r>
              <w:instrText>HYPERLINK \l "_Toc136518898"</w:instrText>
            </w:r>
            <w:r w:rsidRPr="00F410F1">
              <w:rPr>
                <w:rStyle w:val="Hyperlink"/>
              </w:rPr>
              <w:instrText xml:space="preserve"> </w:instrText>
            </w:r>
            <w:r w:rsidRPr="00F410F1">
              <w:rPr>
                <w:rStyle w:val="Hyperlink"/>
              </w:rPr>
              <w:fldChar w:fldCharType="separate"/>
            </w:r>
            <w:r w:rsidRPr="00F410F1">
              <w:rPr>
                <w:rStyle w:val="Hyperlink"/>
              </w:rPr>
              <w:t>4. Bullying</w:t>
            </w:r>
            <w:r>
              <w:rPr>
                <w:webHidden/>
              </w:rPr>
              <w:tab/>
            </w:r>
            <w:r>
              <w:rPr>
                <w:webHidden/>
              </w:rPr>
              <w:fldChar w:fldCharType="begin"/>
            </w:r>
            <w:r>
              <w:rPr>
                <w:webHidden/>
              </w:rPr>
              <w:instrText xml:space="preserve"> PAGEREF _Toc136518898 \h </w:instrText>
            </w:r>
          </w:ins>
          <w:r>
            <w:rPr>
              <w:webHidden/>
            </w:rPr>
          </w:r>
          <w:ins w:id="177" w:author="NIZAR" w:date="2023-06-01T13:34:00Z">
            <w:r>
              <w:rPr>
                <w:webHidden/>
              </w:rPr>
              <w:fldChar w:fldCharType="end"/>
            </w:r>
            <w:r w:rsidRPr="00F410F1">
              <w:rPr>
                <w:rStyle w:val="Hyperlink"/>
              </w:rPr>
              <w:fldChar w:fldCharType="end"/>
            </w:r>
          </w:ins>
        </w:p>
        <w:p w14:paraId="3BE3A8C7" w14:textId="77777777" w:rsidR="00E91F3C" w:rsidRDefault="00E91F3C">
          <w:pPr>
            <w:pStyle w:val="TOC3"/>
            <w:rPr>
              <w:ins w:id="178" w:author="NIZAR" w:date="2023-06-01T13:34:00Z"/>
              <w:rFonts w:asciiTheme="minorHAnsi" w:eastAsiaTheme="minorEastAsia" w:hAnsiTheme="minorHAnsi" w:cstheme="minorBidi"/>
            </w:rPr>
          </w:pPr>
          <w:ins w:id="179" w:author="NIZAR" w:date="2023-06-01T13:34:00Z">
            <w:r w:rsidRPr="00F410F1">
              <w:rPr>
                <w:rStyle w:val="Hyperlink"/>
              </w:rPr>
              <w:fldChar w:fldCharType="begin"/>
            </w:r>
            <w:r w:rsidRPr="00F410F1">
              <w:rPr>
                <w:rStyle w:val="Hyperlink"/>
              </w:rPr>
              <w:instrText xml:space="preserve"> </w:instrText>
            </w:r>
            <w:r>
              <w:instrText>HYPERLINK \l "_Toc136518899"</w:instrText>
            </w:r>
            <w:r w:rsidRPr="00F410F1">
              <w:rPr>
                <w:rStyle w:val="Hyperlink"/>
              </w:rPr>
              <w:instrText xml:space="preserve"> </w:instrText>
            </w:r>
            <w:r w:rsidRPr="00F410F1">
              <w:rPr>
                <w:rStyle w:val="Hyperlink"/>
              </w:rPr>
              <w:fldChar w:fldCharType="separate"/>
            </w:r>
            <w:r w:rsidRPr="00F410F1">
              <w:rPr>
                <w:rStyle w:val="Hyperlink"/>
              </w:rPr>
              <w:t>5. Serial Drama Korea</w:t>
            </w:r>
            <w:r>
              <w:rPr>
                <w:webHidden/>
              </w:rPr>
              <w:tab/>
            </w:r>
            <w:r>
              <w:rPr>
                <w:webHidden/>
              </w:rPr>
              <w:fldChar w:fldCharType="begin"/>
            </w:r>
            <w:r>
              <w:rPr>
                <w:webHidden/>
              </w:rPr>
              <w:instrText xml:space="preserve"> PAGEREF _Toc136518899 \h </w:instrText>
            </w:r>
          </w:ins>
          <w:r>
            <w:rPr>
              <w:webHidden/>
            </w:rPr>
          </w:r>
          <w:ins w:id="180" w:author="NIZAR" w:date="2023-06-01T13:34:00Z">
            <w:r>
              <w:rPr>
                <w:webHidden/>
              </w:rPr>
              <w:fldChar w:fldCharType="end"/>
            </w:r>
            <w:r w:rsidRPr="00F410F1">
              <w:rPr>
                <w:rStyle w:val="Hyperlink"/>
              </w:rPr>
              <w:fldChar w:fldCharType="end"/>
            </w:r>
          </w:ins>
        </w:p>
        <w:p w14:paraId="27CEA00E" w14:textId="77777777" w:rsidR="00E91F3C" w:rsidRDefault="00E91F3C">
          <w:pPr>
            <w:pStyle w:val="TOC2"/>
            <w:rPr>
              <w:ins w:id="181" w:author="NIZAR" w:date="2023-06-01T13:34:00Z"/>
              <w:rFonts w:asciiTheme="minorHAnsi" w:eastAsiaTheme="minorEastAsia" w:hAnsiTheme="minorHAnsi" w:cstheme="minorBidi"/>
            </w:rPr>
          </w:pPr>
          <w:ins w:id="182" w:author="NIZAR" w:date="2023-06-01T13:34:00Z">
            <w:r w:rsidRPr="00F410F1">
              <w:rPr>
                <w:rStyle w:val="Hyperlink"/>
              </w:rPr>
              <w:fldChar w:fldCharType="begin"/>
            </w:r>
            <w:r w:rsidRPr="00F410F1">
              <w:rPr>
                <w:rStyle w:val="Hyperlink"/>
              </w:rPr>
              <w:instrText xml:space="preserve"> </w:instrText>
            </w:r>
            <w:r>
              <w:instrText>HYPERLINK \l "_Toc136518900"</w:instrText>
            </w:r>
            <w:r w:rsidRPr="00F410F1">
              <w:rPr>
                <w:rStyle w:val="Hyperlink"/>
              </w:rPr>
              <w:instrText xml:space="preserve"> </w:instrText>
            </w:r>
            <w:r w:rsidRPr="00F410F1">
              <w:rPr>
                <w:rStyle w:val="Hyperlink"/>
              </w:rPr>
              <w:fldChar w:fldCharType="separate"/>
            </w:r>
            <w:r w:rsidRPr="00F410F1">
              <w:rPr>
                <w:rStyle w:val="Hyperlink"/>
              </w:rPr>
              <w:t>B. Penelitian Terdahulu</w:t>
            </w:r>
            <w:r>
              <w:rPr>
                <w:webHidden/>
              </w:rPr>
              <w:tab/>
            </w:r>
            <w:r>
              <w:rPr>
                <w:webHidden/>
              </w:rPr>
              <w:fldChar w:fldCharType="begin"/>
            </w:r>
            <w:r>
              <w:rPr>
                <w:webHidden/>
              </w:rPr>
              <w:instrText xml:space="preserve"> PAGEREF _Toc136518900 \h </w:instrText>
            </w:r>
          </w:ins>
          <w:r>
            <w:rPr>
              <w:webHidden/>
            </w:rPr>
          </w:r>
          <w:ins w:id="183" w:author="NIZAR" w:date="2023-06-01T13:34:00Z">
            <w:r>
              <w:rPr>
                <w:webHidden/>
              </w:rPr>
              <w:fldChar w:fldCharType="end"/>
            </w:r>
            <w:r w:rsidRPr="00F410F1">
              <w:rPr>
                <w:rStyle w:val="Hyperlink"/>
              </w:rPr>
              <w:fldChar w:fldCharType="end"/>
            </w:r>
          </w:ins>
        </w:p>
        <w:p w14:paraId="3CDEF0AF" w14:textId="77777777" w:rsidR="00E91F3C" w:rsidRDefault="00E91F3C">
          <w:pPr>
            <w:pStyle w:val="TOC1"/>
            <w:tabs>
              <w:tab w:val="right" w:leader="dot" w:pos="7930"/>
            </w:tabs>
            <w:rPr>
              <w:ins w:id="184" w:author="NIZAR" w:date="2023-06-01T13:34:00Z"/>
              <w:rFonts w:asciiTheme="minorHAnsi" w:eastAsiaTheme="minorEastAsia" w:hAnsiTheme="minorHAnsi" w:cstheme="minorBidi"/>
            </w:rPr>
          </w:pPr>
          <w:ins w:id="185" w:author="NIZAR" w:date="2023-06-01T13:34:00Z">
            <w:r w:rsidRPr="00F410F1">
              <w:rPr>
                <w:rStyle w:val="Hyperlink"/>
              </w:rPr>
              <w:fldChar w:fldCharType="begin"/>
            </w:r>
            <w:r w:rsidRPr="00F410F1">
              <w:rPr>
                <w:rStyle w:val="Hyperlink"/>
              </w:rPr>
              <w:instrText xml:space="preserve"> </w:instrText>
            </w:r>
            <w:r>
              <w:instrText>HYPERLINK \l "_Toc136518901"</w:instrText>
            </w:r>
            <w:r w:rsidRPr="00F410F1">
              <w:rPr>
                <w:rStyle w:val="Hyperlink"/>
              </w:rPr>
              <w:instrText xml:space="preserve"> </w:instrText>
            </w:r>
            <w:r w:rsidRPr="00F410F1">
              <w:rPr>
                <w:rStyle w:val="Hyperlink"/>
              </w:rPr>
              <w:fldChar w:fldCharType="separate"/>
            </w:r>
            <w:r w:rsidRPr="00F410F1">
              <w:rPr>
                <w:rStyle w:val="Hyperlink"/>
              </w:rPr>
              <w:t>BAB III METODE PENELITIAN</w:t>
            </w:r>
            <w:r>
              <w:rPr>
                <w:webHidden/>
              </w:rPr>
              <w:tab/>
            </w:r>
            <w:r>
              <w:rPr>
                <w:webHidden/>
              </w:rPr>
              <w:fldChar w:fldCharType="begin"/>
            </w:r>
            <w:r>
              <w:rPr>
                <w:webHidden/>
              </w:rPr>
              <w:instrText xml:space="preserve"> PAGEREF _Toc136518901 \h </w:instrText>
            </w:r>
          </w:ins>
          <w:r>
            <w:rPr>
              <w:webHidden/>
            </w:rPr>
          </w:r>
          <w:ins w:id="186" w:author="NIZAR" w:date="2023-06-01T13:34:00Z">
            <w:r>
              <w:rPr>
                <w:webHidden/>
              </w:rPr>
              <w:fldChar w:fldCharType="end"/>
            </w:r>
            <w:r w:rsidRPr="00F410F1">
              <w:rPr>
                <w:rStyle w:val="Hyperlink"/>
              </w:rPr>
              <w:fldChar w:fldCharType="end"/>
            </w:r>
          </w:ins>
        </w:p>
        <w:p w14:paraId="4FC43ADF" w14:textId="77777777" w:rsidR="00E91F3C" w:rsidRDefault="00E91F3C">
          <w:pPr>
            <w:pStyle w:val="TOC2"/>
            <w:rPr>
              <w:ins w:id="187" w:author="NIZAR" w:date="2023-06-01T13:34:00Z"/>
              <w:rFonts w:asciiTheme="minorHAnsi" w:eastAsiaTheme="minorEastAsia" w:hAnsiTheme="minorHAnsi" w:cstheme="minorBidi"/>
            </w:rPr>
          </w:pPr>
          <w:ins w:id="188" w:author="NIZAR" w:date="2023-06-01T13:34:00Z">
            <w:r w:rsidRPr="00F410F1">
              <w:rPr>
                <w:rStyle w:val="Hyperlink"/>
              </w:rPr>
              <w:fldChar w:fldCharType="begin"/>
            </w:r>
            <w:r w:rsidRPr="00F410F1">
              <w:rPr>
                <w:rStyle w:val="Hyperlink"/>
              </w:rPr>
              <w:instrText xml:space="preserve"> </w:instrText>
            </w:r>
            <w:r>
              <w:instrText>HYPERLINK \l "_Toc136518902"</w:instrText>
            </w:r>
            <w:r w:rsidRPr="00F410F1">
              <w:rPr>
                <w:rStyle w:val="Hyperlink"/>
              </w:rPr>
              <w:instrText xml:space="preserve"> </w:instrText>
            </w:r>
            <w:r w:rsidRPr="00F410F1">
              <w:rPr>
                <w:rStyle w:val="Hyperlink"/>
              </w:rPr>
              <w:fldChar w:fldCharType="separate"/>
            </w:r>
            <w:r w:rsidRPr="00F410F1">
              <w:rPr>
                <w:rStyle w:val="Hyperlink"/>
              </w:rPr>
              <w:t>A. Pendekatan Penelitian</w:t>
            </w:r>
            <w:r>
              <w:rPr>
                <w:webHidden/>
              </w:rPr>
              <w:tab/>
            </w:r>
            <w:r>
              <w:rPr>
                <w:webHidden/>
              </w:rPr>
              <w:fldChar w:fldCharType="begin"/>
            </w:r>
            <w:r>
              <w:rPr>
                <w:webHidden/>
              </w:rPr>
              <w:instrText xml:space="preserve"> PAGEREF _Toc136518902 \h </w:instrText>
            </w:r>
          </w:ins>
          <w:r>
            <w:rPr>
              <w:webHidden/>
            </w:rPr>
          </w:r>
          <w:ins w:id="189" w:author="NIZAR" w:date="2023-06-01T13:34:00Z">
            <w:r>
              <w:rPr>
                <w:webHidden/>
              </w:rPr>
              <w:fldChar w:fldCharType="end"/>
            </w:r>
            <w:r w:rsidRPr="00F410F1">
              <w:rPr>
                <w:rStyle w:val="Hyperlink"/>
              </w:rPr>
              <w:fldChar w:fldCharType="end"/>
            </w:r>
          </w:ins>
        </w:p>
        <w:p w14:paraId="361359EC" w14:textId="77777777" w:rsidR="00E91F3C" w:rsidRDefault="00E91F3C">
          <w:pPr>
            <w:pStyle w:val="TOC2"/>
            <w:rPr>
              <w:ins w:id="190" w:author="NIZAR" w:date="2023-06-01T13:34:00Z"/>
              <w:rFonts w:asciiTheme="minorHAnsi" w:eastAsiaTheme="minorEastAsia" w:hAnsiTheme="minorHAnsi" w:cstheme="minorBidi"/>
            </w:rPr>
          </w:pPr>
          <w:ins w:id="191" w:author="NIZAR" w:date="2023-06-01T13:34:00Z">
            <w:r w:rsidRPr="00F410F1">
              <w:rPr>
                <w:rStyle w:val="Hyperlink"/>
              </w:rPr>
              <w:fldChar w:fldCharType="begin"/>
            </w:r>
            <w:r w:rsidRPr="00F410F1">
              <w:rPr>
                <w:rStyle w:val="Hyperlink"/>
              </w:rPr>
              <w:instrText xml:space="preserve"> </w:instrText>
            </w:r>
            <w:r>
              <w:instrText>HYPERLINK \l "_Toc136518903"</w:instrText>
            </w:r>
            <w:r w:rsidRPr="00F410F1">
              <w:rPr>
                <w:rStyle w:val="Hyperlink"/>
              </w:rPr>
              <w:instrText xml:space="preserve"> </w:instrText>
            </w:r>
            <w:r w:rsidRPr="00F410F1">
              <w:rPr>
                <w:rStyle w:val="Hyperlink"/>
              </w:rPr>
              <w:fldChar w:fldCharType="separate"/>
            </w:r>
            <w:r w:rsidRPr="00F410F1">
              <w:rPr>
                <w:rStyle w:val="Hyperlink"/>
              </w:rPr>
              <w:t>B. Subjek dan Objek Penelitian</w:t>
            </w:r>
            <w:r>
              <w:rPr>
                <w:webHidden/>
              </w:rPr>
              <w:tab/>
            </w:r>
            <w:r>
              <w:rPr>
                <w:webHidden/>
              </w:rPr>
              <w:fldChar w:fldCharType="begin"/>
            </w:r>
            <w:r>
              <w:rPr>
                <w:webHidden/>
              </w:rPr>
              <w:instrText xml:space="preserve"> PAGEREF _Toc136518903 \h </w:instrText>
            </w:r>
          </w:ins>
          <w:r>
            <w:rPr>
              <w:webHidden/>
            </w:rPr>
          </w:r>
          <w:ins w:id="192" w:author="NIZAR" w:date="2023-06-01T13:34:00Z">
            <w:r>
              <w:rPr>
                <w:webHidden/>
              </w:rPr>
              <w:fldChar w:fldCharType="end"/>
            </w:r>
            <w:r w:rsidRPr="00F410F1">
              <w:rPr>
                <w:rStyle w:val="Hyperlink"/>
              </w:rPr>
              <w:fldChar w:fldCharType="end"/>
            </w:r>
          </w:ins>
        </w:p>
        <w:p w14:paraId="1F6D9591" w14:textId="77777777" w:rsidR="00E91F3C" w:rsidRDefault="00E91F3C">
          <w:pPr>
            <w:pStyle w:val="TOC2"/>
            <w:rPr>
              <w:ins w:id="193" w:author="NIZAR" w:date="2023-06-01T13:34:00Z"/>
              <w:rFonts w:asciiTheme="minorHAnsi" w:eastAsiaTheme="minorEastAsia" w:hAnsiTheme="minorHAnsi" w:cstheme="minorBidi"/>
            </w:rPr>
          </w:pPr>
          <w:ins w:id="194" w:author="NIZAR" w:date="2023-06-01T13:34:00Z">
            <w:r w:rsidRPr="00F410F1">
              <w:rPr>
                <w:rStyle w:val="Hyperlink"/>
              </w:rPr>
              <w:fldChar w:fldCharType="begin"/>
            </w:r>
            <w:r w:rsidRPr="00F410F1">
              <w:rPr>
                <w:rStyle w:val="Hyperlink"/>
              </w:rPr>
              <w:instrText xml:space="preserve"> </w:instrText>
            </w:r>
            <w:r>
              <w:instrText>HYPERLINK \l "_Toc136518904"</w:instrText>
            </w:r>
            <w:r w:rsidRPr="00F410F1">
              <w:rPr>
                <w:rStyle w:val="Hyperlink"/>
              </w:rPr>
              <w:instrText xml:space="preserve"> </w:instrText>
            </w:r>
            <w:r w:rsidRPr="00F410F1">
              <w:rPr>
                <w:rStyle w:val="Hyperlink"/>
              </w:rPr>
              <w:fldChar w:fldCharType="separate"/>
            </w:r>
            <w:r w:rsidRPr="00F410F1">
              <w:rPr>
                <w:rStyle w:val="Hyperlink"/>
              </w:rPr>
              <w:t>C. Jenis dan Sumber Data</w:t>
            </w:r>
            <w:r>
              <w:rPr>
                <w:webHidden/>
              </w:rPr>
              <w:tab/>
            </w:r>
            <w:r>
              <w:rPr>
                <w:webHidden/>
              </w:rPr>
              <w:fldChar w:fldCharType="begin"/>
            </w:r>
            <w:r>
              <w:rPr>
                <w:webHidden/>
              </w:rPr>
              <w:instrText xml:space="preserve"> PAGEREF _Toc136518904 \h </w:instrText>
            </w:r>
          </w:ins>
          <w:r>
            <w:rPr>
              <w:webHidden/>
            </w:rPr>
          </w:r>
          <w:ins w:id="195" w:author="NIZAR" w:date="2023-06-01T13:34:00Z">
            <w:r>
              <w:rPr>
                <w:webHidden/>
              </w:rPr>
              <w:fldChar w:fldCharType="end"/>
            </w:r>
            <w:r w:rsidRPr="00F410F1">
              <w:rPr>
                <w:rStyle w:val="Hyperlink"/>
              </w:rPr>
              <w:fldChar w:fldCharType="end"/>
            </w:r>
          </w:ins>
        </w:p>
        <w:p w14:paraId="4A0FA58E" w14:textId="77777777" w:rsidR="00E91F3C" w:rsidRDefault="00E91F3C">
          <w:pPr>
            <w:pStyle w:val="TOC3"/>
            <w:rPr>
              <w:ins w:id="196" w:author="NIZAR" w:date="2023-06-01T13:34:00Z"/>
              <w:rFonts w:asciiTheme="minorHAnsi" w:eastAsiaTheme="minorEastAsia" w:hAnsiTheme="minorHAnsi" w:cstheme="minorBidi"/>
            </w:rPr>
          </w:pPr>
          <w:ins w:id="197" w:author="NIZAR" w:date="2023-06-01T13:34:00Z">
            <w:r w:rsidRPr="00F410F1">
              <w:rPr>
                <w:rStyle w:val="Hyperlink"/>
              </w:rPr>
              <w:fldChar w:fldCharType="begin"/>
            </w:r>
            <w:r w:rsidRPr="00F410F1">
              <w:rPr>
                <w:rStyle w:val="Hyperlink"/>
              </w:rPr>
              <w:instrText xml:space="preserve"> </w:instrText>
            </w:r>
            <w:r>
              <w:instrText>HYPERLINK \l "_Toc136518905"</w:instrText>
            </w:r>
            <w:r w:rsidRPr="00F410F1">
              <w:rPr>
                <w:rStyle w:val="Hyperlink"/>
              </w:rPr>
              <w:instrText xml:space="preserve"> </w:instrText>
            </w:r>
            <w:r w:rsidRPr="00F410F1">
              <w:rPr>
                <w:rStyle w:val="Hyperlink"/>
              </w:rPr>
              <w:fldChar w:fldCharType="separate"/>
            </w:r>
            <w:r w:rsidRPr="00F410F1">
              <w:rPr>
                <w:rStyle w:val="Hyperlink"/>
              </w:rPr>
              <w:t>1. Data Primer</w:t>
            </w:r>
            <w:r>
              <w:rPr>
                <w:webHidden/>
              </w:rPr>
              <w:tab/>
            </w:r>
            <w:r>
              <w:rPr>
                <w:webHidden/>
              </w:rPr>
              <w:fldChar w:fldCharType="begin"/>
            </w:r>
            <w:r>
              <w:rPr>
                <w:webHidden/>
              </w:rPr>
              <w:instrText xml:space="preserve"> PAGEREF _Toc136518905 \h </w:instrText>
            </w:r>
          </w:ins>
          <w:r>
            <w:rPr>
              <w:webHidden/>
            </w:rPr>
          </w:r>
          <w:ins w:id="198" w:author="NIZAR" w:date="2023-06-01T13:34:00Z">
            <w:r>
              <w:rPr>
                <w:webHidden/>
              </w:rPr>
              <w:fldChar w:fldCharType="end"/>
            </w:r>
            <w:r w:rsidRPr="00F410F1">
              <w:rPr>
                <w:rStyle w:val="Hyperlink"/>
              </w:rPr>
              <w:fldChar w:fldCharType="end"/>
            </w:r>
          </w:ins>
        </w:p>
        <w:p w14:paraId="554F162C" w14:textId="77777777" w:rsidR="00E91F3C" w:rsidRDefault="00E91F3C">
          <w:pPr>
            <w:pStyle w:val="TOC3"/>
            <w:rPr>
              <w:ins w:id="199" w:author="NIZAR" w:date="2023-06-01T13:34:00Z"/>
              <w:rFonts w:asciiTheme="minorHAnsi" w:eastAsiaTheme="minorEastAsia" w:hAnsiTheme="minorHAnsi" w:cstheme="minorBidi"/>
            </w:rPr>
          </w:pPr>
          <w:ins w:id="200" w:author="NIZAR" w:date="2023-06-01T13:34:00Z">
            <w:r w:rsidRPr="00F410F1">
              <w:rPr>
                <w:rStyle w:val="Hyperlink"/>
              </w:rPr>
              <w:fldChar w:fldCharType="begin"/>
            </w:r>
            <w:r w:rsidRPr="00F410F1">
              <w:rPr>
                <w:rStyle w:val="Hyperlink"/>
              </w:rPr>
              <w:instrText xml:space="preserve"> </w:instrText>
            </w:r>
            <w:r>
              <w:instrText>HYPERLINK \l "_Toc136518906"</w:instrText>
            </w:r>
            <w:r w:rsidRPr="00F410F1">
              <w:rPr>
                <w:rStyle w:val="Hyperlink"/>
              </w:rPr>
              <w:instrText xml:space="preserve"> </w:instrText>
            </w:r>
            <w:r w:rsidRPr="00F410F1">
              <w:rPr>
                <w:rStyle w:val="Hyperlink"/>
              </w:rPr>
              <w:fldChar w:fldCharType="separate"/>
            </w:r>
            <w:r w:rsidRPr="00F410F1">
              <w:rPr>
                <w:rStyle w:val="Hyperlink"/>
              </w:rPr>
              <w:t>2. Data Sekunder</w:t>
            </w:r>
            <w:r>
              <w:rPr>
                <w:webHidden/>
              </w:rPr>
              <w:tab/>
            </w:r>
            <w:r>
              <w:rPr>
                <w:webHidden/>
              </w:rPr>
              <w:fldChar w:fldCharType="begin"/>
            </w:r>
            <w:r>
              <w:rPr>
                <w:webHidden/>
              </w:rPr>
              <w:instrText xml:space="preserve"> PAGEREF _Toc136518906 \h </w:instrText>
            </w:r>
          </w:ins>
          <w:r>
            <w:rPr>
              <w:webHidden/>
            </w:rPr>
          </w:r>
          <w:ins w:id="201" w:author="NIZAR" w:date="2023-06-01T13:34:00Z">
            <w:r>
              <w:rPr>
                <w:webHidden/>
              </w:rPr>
              <w:fldChar w:fldCharType="end"/>
            </w:r>
            <w:r w:rsidRPr="00F410F1">
              <w:rPr>
                <w:rStyle w:val="Hyperlink"/>
              </w:rPr>
              <w:fldChar w:fldCharType="end"/>
            </w:r>
          </w:ins>
        </w:p>
        <w:p w14:paraId="56126ACD" w14:textId="77777777" w:rsidR="00E91F3C" w:rsidRDefault="00E91F3C">
          <w:pPr>
            <w:pStyle w:val="TOC2"/>
            <w:rPr>
              <w:ins w:id="202" w:author="NIZAR" w:date="2023-06-01T13:34:00Z"/>
              <w:rFonts w:asciiTheme="minorHAnsi" w:eastAsiaTheme="minorEastAsia" w:hAnsiTheme="minorHAnsi" w:cstheme="minorBidi"/>
            </w:rPr>
          </w:pPr>
          <w:ins w:id="203" w:author="NIZAR" w:date="2023-06-01T13:34:00Z">
            <w:r w:rsidRPr="00F410F1">
              <w:rPr>
                <w:rStyle w:val="Hyperlink"/>
              </w:rPr>
              <w:fldChar w:fldCharType="begin"/>
            </w:r>
            <w:r w:rsidRPr="00F410F1">
              <w:rPr>
                <w:rStyle w:val="Hyperlink"/>
              </w:rPr>
              <w:instrText xml:space="preserve"> </w:instrText>
            </w:r>
            <w:r>
              <w:instrText>HYPERLINK \l "_Toc136518907"</w:instrText>
            </w:r>
            <w:r w:rsidRPr="00F410F1">
              <w:rPr>
                <w:rStyle w:val="Hyperlink"/>
              </w:rPr>
              <w:instrText xml:space="preserve"> </w:instrText>
            </w:r>
            <w:r w:rsidRPr="00F410F1">
              <w:rPr>
                <w:rStyle w:val="Hyperlink"/>
              </w:rPr>
              <w:fldChar w:fldCharType="separate"/>
            </w:r>
            <w:r w:rsidRPr="00F410F1">
              <w:rPr>
                <w:rStyle w:val="Hyperlink"/>
              </w:rPr>
              <w:t>D. Waktu Penelitian</w:t>
            </w:r>
            <w:r>
              <w:rPr>
                <w:webHidden/>
              </w:rPr>
              <w:tab/>
            </w:r>
            <w:r>
              <w:rPr>
                <w:webHidden/>
              </w:rPr>
              <w:fldChar w:fldCharType="begin"/>
            </w:r>
            <w:r>
              <w:rPr>
                <w:webHidden/>
              </w:rPr>
              <w:instrText xml:space="preserve"> PAGEREF _Toc136518907 \h </w:instrText>
            </w:r>
          </w:ins>
          <w:r>
            <w:rPr>
              <w:webHidden/>
            </w:rPr>
          </w:r>
          <w:ins w:id="204" w:author="NIZAR" w:date="2023-06-01T13:34:00Z">
            <w:r>
              <w:rPr>
                <w:webHidden/>
              </w:rPr>
              <w:fldChar w:fldCharType="end"/>
            </w:r>
            <w:r w:rsidRPr="00F410F1">
              <w:rPr>
                <w:rStyle w:val="Hyperlink"/>
              </w:rPr>
              <w:fldChar w:fldCharType="end"/>
            </w:r>
          </w:ins>
        </w:p>
        <w:p w14:paraId="1B982BFE" w14:textId="77777777" w:rsidR="00E91F3C" w:rsidRDefault="00E91F3C">
          <w:pPr>
            <w:pStyle w:val="TOC2"/>
            <w:rPr>
              <w:ins w:id="205" w:author="NIZAR" w:date="2023-06-01T13:34:00Z"/>
              <w:rFonts w:asciiTheme="minorHAnsi" w:eastAsiaTheme="minorEastAsia" w:hAnsiTheme="minorHAnsi" w:cstheme="minorBidi"/>
            </w:rPr>
          </w:pPr>
          <w:ins w:id="206" w:author="NIZAR" w:date="2023-06-01T13:34:00Z">
            <w:r w:rsidRPr="00F410F1">
              <w:rPr>
                <w:rStyle w:val="Hyperlink"/>
              </w:rPr>
              <w:fldChar w:fldCharType="begin"/>
            </w:r>
            <w:r w:rsidRPr="00F410F1">
              <w:rPr>
                <w:rStyle w:val="Hyperlink"/>
              </w:rPr>
              <w:instrText xml:space="preserve"> </w:instrText>
            </w:r>
            <w:r>
              <w:instrText>HYPERLINK \l "_Toc136518908"</w:instrText>
            </w:r>
            <w:r w:rsidRPr="00F410F1">
              <w:rPr>
                <w:rStyle w:val="Hyperlink"/>
              </w:rPr>
              <w:instrText xml:space="preserve"> </w:instrText>
            </w:r>
            <w:r w:rsidRPr="00F410F1">
              <w:rPr>
                <w:rStyle w:val="Hyperlink"/>
              </w:rPr>
              <w:fldChar w:fldCharType="separate"/>
            </w:r>
            <w:r w:rsidRPr="00F410F1">
              <w:rPr>
                <w:rStyle w:val="Hyperlink"/>
              </w:rPr>
              <w:t>E. Teknik Pengumpulan Data (Dokumentasi,Observasi)</w:t>
            </w:r>
            <w:r>
              <w:rPr>
                <w:webHidden/>
              </w:rPr>
              <w:tab/>
            </w:r>
            <w:r>
              <w:rPr>
                <w:webHidden/>
              </w:rPr>
              <w:fldChar w:fldCharType="begin"/>
            </w:r>
            <w:r>
              <w:rPr>
                <w:webHidden/>
              </w:rPr>
              <w:instrText xml:space="preserve"> PAGEREF _Toc136518908 \h </w:instrText>
            </w:r>
          </w:ins>
          <w:r>
            <w:rPr>
              <w:webHidden/>
            </w:rPr>
          </w:r>
          <w:ins w:id="207" w:author="NIZAR" w:date="2023-06-01T13:34:00Z">
            <w:r>
              <w:rPr>
                <w:webHidden/>
              </w:rPr>
              <w:fldChar w:fldCharType="end"/>
            </w:r>
            <w:r w:rsidRPr="00F410F1">
              <w:rPr>
                <w:rStyle w:val="Hyperlink"/>
              </w:rPr>
              <w:fldChar w:fldCharType="end"/>
            </w:r>
          </w:ins>
        </w:p>
        <w:p w14:paraId="37DC69DE" w14:textId="77777777" w:rsidR="00E91F3C" w:rsidRDefault="00E91F3C">
          <w:pPr>
            <w:pStyle w:val="TOC3"/>
            <w:rPr>
              <w:ins w:id="208" w:author="NIZAR" w:date="2023-06-01T13:34:00Z"/>
              <w:rFonts w:asciiTheme="minorHAnsi" w:eastAsiaTheme="minorEastAsia" w:hAnsiTheme="minorHAnsi" w:cstheme="minorBidi"/>
            </w:rPr>
          </w:pPr>
          <w:ins w:id="209" w:author="NIZAR" w:date="2023-06-01T13:34:00Z">
            <w:r w:rsidRPr="00F410F1">
              <w:rPr>
                <w:rStyle w:val="Hyperlink"/>
              </w:rPr>
              <w:fldChar w:fldCharType="begin"/>
            </w:r>
            <w:r w:rsidRPr="00F410F1">
              <w:rPr>
                <w:rStyle w:val="Hyperlink"/>
              </w:rPr>
              <w:instrText xml:space="preserve"> </w:instrText>
            </w:r>
            <w:r>
              <w:instrText>HYPERLINK \l "_Toc136518909"</w:instrText>
            </w:r>
            <w:r w:rsidRPr="00F410F1">
              <w:rPr>
                <w:rStyle w:val="Hyperlink"/>
              </w:rPr>
              <w:instrText xml:space="preserve"> </w:instrText>
            </w:r>
            <w:r w:rsidRPr="00F410F1">
              <w:rPr>
                <w:rStyle w:val="Hyperlink"/>
              </w:rPr>
              <w:fldChar w:fldCharType="separate"/>
            </w:r>
            <w:r w:rsidRPr="00F410F1">
              <w:rPr>
                <w:rStyle w:val="Hyperlink"/>
              </w:rPr>
              <w:t>1. Observasi</w:t>
            </w:r>
            <w:r>
              <w:rPr>
                <w:webHidden/>
              </w:rPr>
              <w:tab/>
            </w:r>
            <w:r>
              <w:rPr>
                <w:webHidden/>
              </w:rPr>
              <w:fldChar w:fldCharType="begin"/>
            </w:r>
            <w:r>
              <w:rPr>
                <w:webHidden/>
              </w:rPr>
              <w:instrText xml:space="preserve"> PAGEREF _Toc136518909 \h </w:instrText>
            </w:r>
          </w:ins>
          <w:r>
            <w:rPr>
              <w:webHidden/>
            </w:rPr>
          </w:r>
          <w:ins w:id="210" w:author="NIZAR" w:date="2023-06-01T13:34:00Z">
            <w:r>
              <w:rPr>
                <w:webHidden/>
              </w:rPr>
              <w:fldChar w:fldCharType="end"/>
            </w:r>
            <w:r w:rsidRPr="00F410F1">
              <w:rPr>
                <w:rStyle w:val="Hyperlink"/>
              </w:rPr>
              <w:fldChar w:fldCharType="end"/>
            </w:r>
          </w:ins>
        </w:p>
        <w:p w14:paraId="1DD64523" w14:textId="77777777" w:rsidR="00E91F3C" w:rsidRDefault="00E91F3C">
          <w:pPr>
            <w:pStyle w:val="TOC3"/>
            <w:rPr>
              <w:ins w:id="211" w:author="NIZAR" w:date="2023-06-01T13:34:00Z"/>
              <w:rFonts w:asciiTheme="minorHAnsi" w:eastAsiaTheme="minorEastAsia" w:hAnsiTheme="minorHAnsi" w:cstheme="minorBidi"/>
            </w:rPr>
          </w:pPr>
          <w:ins w:id="212" w:author="NIZAR" w:date="2023-06-01T13:34:00Z">
            <w:r w:rsidRPr="00F410F1">
              <w:rPr>
                <w:rStyle w:val="Hyperlink"/>
              </w:rPr>
              <w:fldChar w:fldCharType="begin"/>
            </w:r>
            <w:r w:rsidRPr="00F410F1">
              <w:rPr>
                <w:rStyle w:val="Hyperlink"/>
              </w:rPr>
              <w:instrText xml:space="preserve"> </w:instrText>
            </w:r>
            <w:r>
              <w:instrText>HYPERLINK \l "_Toc136518910"</w:instrText>
            </w:r>
            <w:r w:rsidRPr="00F410F1">
              <w:rPr>
                <w:rStyle w:val="Hyperlink"/>
              </w:rPr>
              <w:instrText xml:space="preserve"> </w:instrText>
            </w:r>
            <w:r w:rsidRPr="00F410F1">
              <w:rPr>
                <w:rStyle w:val="Hyperlink"/>
              </w:rPr>
              <w:fldChar w:fldCharType="separate"/>
            </w:r>
            <w:r w:rsidRPr="00F410F1">
              <w:rPr>
                <w:rStyle w:val="Hyperlink"/>
              </w:rPr>
              <w:t>2. Dokumentasi</w:t>
            </w:r>
            <w:r>
              <w:rPr>
                <w:webHidden/>
              </w:rPr>
              <w:tab/>
            </w:r>
            <w:r>
              <w:rPr>
                <w:webHidden/>
              </w:rPr>
              <w:fldChar w:fldCharType="begin"/>
            </w:r>
            <w:r>
              <w:rPr>
                <w:webHidden/>
              </w:rPr>
              <w:instrText xml:space="preserve"> PAGEREF _Toc136518910 \h </w:instrText>
            </w:r>
          </w:ins>
          <w:r>
            <w:rPr>
              <w:webHidden/>
            </w:rPr>
          </w:r>
          <w:ins w:id="213" w:author="NIZAR" w:date="2023-06-01T13:34:00Z">
            <w:r>
              <w:rPr>
                <w:webHidden/>
              </w:rPr>
              <w:fldChar w:fldCharType="end"/>
            </w:r>
            <w:r w:rsidRPr="00F410F1">
              <w:rPr>
                <w:rStyle w:val="Hyperlink"/>
              </w:rPr>
              <w:fldChar w:fldCharType="end"/>
            </w:r>
          </w:ins>
        </w:p>
        <w:p w14:paraId="4027213D" w14:textId="77777777" w:rsidR="00E91F3C" w:rsidRDefault="00E91F3C">
          <w:pPr>
            <w:pStyle w:val="TOC2"/>
            <w:rPr>
              <w:ins w:id="214" w:author="NIZAR" w:date="2023-06-01T13:34:00Z"/>
              <w:rFonts w:asciiTheme="minorHAnsi" w:eastAsiaTheme="minorEastAsia" w:hAnsiTheme="minorHAnsi" w:cstheme="minorBidi"/>
            </w:rPr>
          </w:pPr>
          <w:ins w:id="215" w:author="NIZAR" w:date="2023-06-01T13:34:00Z">
            <w:r w:rsidRPr="00F410F1">
              <w:rPr>
                <w:rStyle w:val="Hyperlink"/>
              </w:rPr>
              <w:fldChar w:fldCharType="begin"/>
            </w:r>
            <w:r w:rsidRPr="00F410F1">
              <w:rPr>
                <w:rStyle w:val="Hyperlink"/>
              </w:rPr>
              <w:instrText xml:space="preserve"> </w:instrText>
            </w:r>
            <w:r>
              <w:instrText>HYPERLINK \l "_Toc136518911"</w:instrText>
            </w:r>
            <w:r w:rsidRPr="00F410F1">
              <w:rPr>
                <w:rStyle w:val="Hyperlink"/>
              </w:rPr>
              <w:instrText xml:space="preserve"> </w:instrText>
            </w:r>
            <w:r w:rsidRPr="00F410F1">
              <w:rPr>
                <w:rStyle w:val="Hyperlink"/>
              </w:rPr>
              <w:fldChar w:fldCharType="separate"/>
            </w:r>
            <w:r w:rsidRPr="00F410F1">
              <w:rPr>
                <w:rStyle w:val="Hyperlink"/>
              </w:rPr>
              <w:t>F. Teknik Keabsahan/Validitas Data</w:t>
            </w:r>
            <w:r>
              <w:rPr>
                <w:webHidden/>
              </w:rPr>
              <w:tab/>
            </w:r>
            <w:r>
              <w:rPr>
                <w:webHidden/>
              </w:rPr>
              <w:fldChar w:fldCharType="begin"/>
            </w:r>
            <w:r>
              <w:rPr>
                <w:webHidden/>
              </w:rPr>
              <w:instrText xml:space="preserve"> PAGEREF _Toc136518911 \h </w:instrText>
            </w:r>
          </w:ins>
          <w:r>
            <w:rPr>
              <w:webHidden/>
            </w:rPr>
          </w:r>
          <w:ins w:id="216" w:author="NIZAR" w:date="2023-06-01T13:34:00Z">
            <w:r>
              <w:rPr>
                <w:webHidden/>
              </w:rPr>
              <w:fldChar w:fldCharType="end"/>
            </w:r>
            <w:r w:rsidRPr="00F410F1">
              <w:rPr>
                <w:rStyle w:val="Hyperlink"/>
              </w:rPr>
              <w:fldChar w:fldCharType="end"/>
            </w:r>
          </w:ins>
        </w:p>
        <w:p w14:paraId="3832EC9D" w14:textId="77777777" w:rsidR="00E91F3C" w:rsidRDefault="00E91F3C">
          <w:pPr>
            <w:pStyle w:val="TOC2"/>
            <w:rPr>
              <w:ins w:id="217" w:author="NIZAR" w:date="2023-06-01T13:34:00Z"/>
              <w:rFonts w:asciiTheme="minorHAnsi" w:eastAsiaTheme="minorEastAsia" w:hAnsiTheme="minorHAnsi" w:cstheme="minorBidi"/>
            </w:rPr>
          </w:pPr>
          <w:ins w:id="218" w:author="NIZAR" w:date="2023-06-01T13:34:00Z">
            <w:r w:rsidRPr="00F410F1">
              <w:rPr>
                <w:rStyle w:val="Hyperlink"/>
              </w:rPr>
              <w:fldChar w:fldCharType="begin"/>
            </w:r>
            <w:r w:rsidRPr="00F410F1">
              <w:rPr>
                <w:rStyle w:val="Hyperlink"/>
              </w:rPr>
              <w:instrText xml:space="preserve"> </w:instrText>
            </w:r>
            <w:r>
              <w:instrText>HYPERLINK \l "_Toc136518912"</w:instrText>
            </w:r>
            <w:r w:rsidRPr="00F410F1">
              <w:rPr>
                <w:rStyle w:val="Hyperlink"/>
              </w:rPr>
              <w:instrText xml:space="preserve"> </w:instrText>
            </w:r>
            <w:r w:rsidRPr="00F410F1">
              <w:rPr>
                <w:rStyle w:val="Hyperlink"/>
              </w:rPr>
              <w:fldChar w:fldCharType="separate"/>
            </w:r>
            <w:r w:rsidRPr="00F410F1">
              <w:rPr>
                <w:rStyle w:val="Hyperlink"/>
              </w:rPr>
              <w:t>G. Teknik Analisis Data</w:t>
            </w:r>
            <w:r>
              <w:rPr>
                <w:webHidden/>
              </w:rPr>
              <w:tab/>
            </w:r>
            <w:r>
              <w:rPr>
                <w:webHidden/>
              </w:rPr>
              <w:fldChar w:fldCharType="begin"/>
            </w:r>
            <w:r>
              <w:rPr>
                <w:webHidden/>
              </w:rPr>
              <w:instrText xml:space="preserve"> PAGEREF _Toc136518912 \h </w:instrText>
            </w:r>
          </w:ins>
          <w:r>
            <w:rPr>
              <w:webHidden/>
            </w:rPr>
          </w:r>
          <w:ins w:id="219" w:author="NIZAR" w:date="2023-06-01T13:34:00Z">
            <w:r>
              <w:rPr>
                <w:webHidden/>
              </w:rPr>
              <w:fldChar w:fldCharType="end"/>
            </w:r>
            <w:r w:rsidRPr="00F410F1">
              <w:rPr>
                <w:rStyle w:val="Hyperlink"/>
              </w:rPr>
              <w:fldChar w:fldCharType="end"/>
            </w:r>
          </w:ins>
        </w:p>
        <w:p w14:paraId="14AC1981" w14:textId="77777777" w:rsidR="00E91F3C" w:rsidRDefault="00E91F3C">
          <w:pPr>
            <w:pStyle w:val="TOC1"/>
            <w:tabs>
              <w:tab w:val="right" w:leader="dot" w:pos="7930"/>
            </w:tabs>
            <w:rPr>
              <w:ins w:id="220" w:author="NIZAR" w:date="2023-06-01T13:34:00Z"/>
              <w:rFonts w:asciiTheme="minorHAnsi" w:eastAsiaTheme="minorEastAsia" w:hAnsiTheme="minorHAnsi" w:cstheme="minorBidi"/>
            </w:rPr>
          </w:pPr>
          <w:ins w:id="221" w:author="NIZAR" w:date="2023-06-01T13:34:00Z">
            <w:r w:rsidRPr="00F410F1">
              <w:rPr>
                <w:rStyle w:val="Hyperlink"/>
              </w:rPr>
              <w:fldChar w:fldCharType="begin"/>
            </w:r>
            <w:r w:rsidRPr="00F410F1">
              <w:rPr>
                <w:rStyle w:val="Hyperlink"/>
              </w:rPr>
              <w:instrText xml:space="preserve"> </w:instrText>
            </w:r>
            <w:r>
              <w:instrText>HYPERLINK \l "_Toc136518913"</w:instrText>
            </w:r>
            <w:r w:rsidRPr="00F410F1">
              <w:rPr>
                <w:rStyle w:val="Hyperlink"/>
              </w:rPr>
              <w:instrText xml:space="preserve"> </w:instrText>
            </w:r>
            <w:r w:rsidRPr="00F410F1">
              <w:rPr>
                <w:rStyle w:val="Hyperlink"/>
              </w:rPr>
              <w:fldChar w:fldCharType="separate"/>
            </w:r>
            <w:r w:rsidRPr="00F410F1">
              <w:rPr>
                <w:rStyle w:val="Hyperlink"/>
              </w:rPr>
              <w:t>BAB IV HASIL PENELITIAN</w:t>
            </w:r>
            <w:r>
              <w:rPr>
                <w:webHidden/>
              </w:rPr>
              <w:tab/>
            </w:r>
            <w:r>
              <w:rPr>
                <w:webHidden/>
              </w:rPr>
              <w:fldChar w:fldCharType="begin"/>
            </w:r>
            <w:r>
              <w:rPr>
                <w:webHidden/>
              </w:rPr>
              <w:instrText xml:space="preserve"> PAGEREF _Toc136518913 \h </w:instrText>
            </w:r>
          </w:ins>
          <w:r>
            <w:rPr>
              <w:webHidden/>
            </w:rPr>
          </w:r>
          <w:ins w:id="222" w:author="NIZAR" w:date="2023-06-01T13:34:00Z">
            <w:r>
              <w:rPr>
                <w:webHidden/>
              </w:rPr>
              <w:fldChar w:fldCharType="end"/>
            </w:r>
            <w:r w:rsidRPr="00F410F1">
              <w:rPr>
                <w:rStyle w:val="Hyperlink"/>
              </w:rPr>
              <w:fldChar w:fldCharType="end"/>
            </w:r>
          </w:ins>
        </w:p>
        <w:p w14:paraId="295B34DE" w14:textId="77777777" w:rsidR="00E91F3C" w:rsidRDefault="00E91F3C">
          <w:pPr>
            <w:pStyle w:val="TOC2"/>
            <w:rPr>
              <w:ins w:id="223" w:author="NIZAR" w:date="2023-06-01T13:34:00Z"/>
              <w:rFonts w:asciiTheme="minorHAnsi" w:eastAsiaTheme="minorEastAsia" w:hAnsiTheme="minorHAnsi" w:cstheme="minorBidi"/>
            </w:rPr>
          </w:pPr>
          <w:ins w:id="224" w:author="NIZAR" w:date="2023-06-01T13:34:00Z">
            <w:r w:rsidRPr="00F410F1">
              <w:rPr>
                <w:rStyle w:val="Hyperlink"/>
              </w:rPr>
              <w:fldChar w:fldCharType="begin"/>
            </w:r>
            <w:r w:rsidRPr="00F410F1">
              <w:rPr>
                <w:rStyle w:val="Hyperlink"/>
              </w:rPr>
              <w:instrText xml:space="preserve"> </w:instrText>
            </w:r>
            <w:r>
              <w:instrText>HYPERLINK \l "_Toc136518914"</w:instrText>
            </w:r>
            <w:r w:rsidRPr="00F410F1">
              <w:rPr>
                <w:rStyle w:val="Hyperlink"/>
              </w:rPr>
              <w:instrText xml:space="preserve"> </w:instrText>
            </w:r>
            <w:r w:rsidRPr="00F410F1">
              <w:rPr>
                <w:rStyle w:val="Hyperlink"/>
              </w:rPr>
              <w:fldChar w:fldCharType="separate"/>
            </w:r>
            <w:r w:rsidRPr="00F410F1">
              <w:rPr>
                <w:rStyle w:val="Hyperlink"/>
              </w:rPr>
              <w:t>A. Gambaran Umum Serial Drama Revenge Of Others 2022</w:t>
            </w:r>
            <w:r>
              <w:rPr>
                <w:webHidden/>
              </w:rPr>
              <w:tab/>
            </w:r>
            <w:r>
              <w:rPr>
                <w:webHidden/>
              </w:rPr>
              <w:fldChar w:fldCharType="begin"/>
            </w:r>
            <w:r>
              <w:rPr>
                <w:webHidden/>
              </w:rPr>
              <w:instrText xml:space="preserve"> PAGEREF _Toc136518914 \h </w:instrText>
            </w:r>
          </w:ins>
          <w:r>
            <w:rPr>
              <w:webHidden/>
            </w:rPr>
          </w:r>
          <w:ins w:id="225" w:author="NIZAR" w:date="2023-06-01T13:34:00Z">
            <w:r>
              <w:rPr>
                <w:webHidden/>
              </w:rPr>
              <w:fldChar w:fldCharType="end"/>
            </w:r>
            <w:r w:rsidRPr="00F410F1">
              <w:rPr>
                <w:rStyle w:val="Hyperlink"/>
              </w:rPr>
              <w:fldChar w:fldCharType="end"/>
            </w:r>
          </w:ins>
        </w:p>
        <w:p w14:paraId="2B07FBAC" w14:textId="77777777" w:rsidR="00E91F3C" w:rsidRDefault="00E91F3C">
          <w:pPr>
            <w:pStyle w:val="TOC2"/>
            <w:rPr>
              <w:ins w:id="226" w:author="NIZAR" w:date="2023-06-01T13:34:00Z"/>
              <w:rFonts w:asciiTheme="minorHAnsi" w:eastAsiaTheme="minorEastAsia" w:hAnsiTheme="minorHAnsi" w:cstheme="minorBidi"/>
            </w:rPr>
          </w:pPr>
          <w:ins w:id="227" w:author="NIZAR" w:date="2023-06-01T13:34:00Z">
            <w:r w:rsidRPr="00F410F1">
              <w:rPr>
                <w:rStyle w:val="Hyperlink"/>
              </w:rPr>
              <w:fldChar w:fldCharType="begin"/>
            </w:r>
            <w:r w:rsidRPr="00F410F1">
              <w:rPr>
                <w:rStyle w:val="Hyperlink"/>
              </w:rPr>
              <w:instrText xml:space="preserve"> </w:instrText>
            </w:r>
            <w:r>
              <w:instrText>HYPERLINK \l "_Toc136518915"</w:instrText>
            </w:r>
            <w:r w:rsidRPr="00F410F1">
              <w:rPr>
                <w:rStyle w:val="Hyperlink"/>
              </w:rPr>
              <w:instrText xml:space="preserve"> </w:instrText>
            </w:r>
            <w:r w:rsidRPr="00F410F1">
              <w:rPr>
                <w:rStyle w:val="Hyperlink"/>
              </w:rPr>
              <w:fldChar w:fldCharType="separate"/>
            </w:r>
            <w:r w:rsidRPr="00F410F1">
              <w:rPr>
                <w:rStyle w:val="Hyperlink"/>
              </w:rPr>
              <w:t>B. Sajian Data</w:t>
            </w:r>
            <w:r>
              <w:rPr>
                <w:webHidden/>
              </w:rPr>
              <w:tab/>
            </w:r>
            <w:r>
              <w:rPr>
                <w:webHidden/>
              </w:rPr>
              <w:fldChar w:fldCharType="begin"/>
            </w:r>
            <w:r>
              <w:rPr>
                <w:webHidden/>
              </w:rPr>
              <w:instrText xml:space="preserve"> PAGEREF _Toc136518915 \h </w:instrText>
            </w:r>
          </w:ins>
          <w:r>
            <w:rPr>
              <w:webHidden/>
            </w:rPr>
          </w:r>
          <w:ins w:id="228" w:author="NIZAR" w:date="2023-06-01T13:34:00Z">
            <w:r>
              <w:rPr>
                <w:webHidden/>
              </w:rPr>
              <w:fldChar w:fldCharType="end"/>
            </w:r>
            <w:r w:rsidRPr="00F410F1">
              <w:rPr>
                <w:rStyle w:val="Hyperlink"/>
              </w:rPr>
              <w:fldChar w:fldCharType="end"/>
            </w:r>
          </w:ins>
        </w:p>
        <w:p w14:paraId="6C4EB2D9" w14:textId="77777777" w:rsidR="00E91F3C" w:rsidRDefault="00E91F3C">
          <w:pPr>
            <w:pStyle w:val="TOC2"/>
            <w:rPr>
              <w:ins w:id="229" w:author="NIZAR" w:date="2023-06-01T13:34:00Z"/>
              <w:rFonts w:asciiTheme="minorHAnsi" w:eastAsiaTheme="minorEastAsia" w:hAnsiTheme="minorHAnsi" w:cstheme="minorBidi"/>
            </w:rPr>
          </w:pPr>
          <w:ins w:id="230" w:author="NIZAR" w:date="2023-06-01T13:34:00Z">
            <w:r w:rsidRPr="00F410F1">
              <w:rPr>
                <w:rStyle w:val="Hyperlink"/>
              </w:rPr>
              <w:fldChar w:fldCharType="begin"/>
            </w:r>
            <w:r w:rsidRPr="00F410F1">
              <w:rPr>
                <w:rStyle w:val="Hyperlink"/>
              </w:rPr>
              <w:instrText xml:space="preserve"> </w:instrText>
            </w:r>
            <w:r>
              <w:instrText>HYPERLINK \l "_Toc136518916"</w:instrText>
            </w:r>
            <w:r w:rsidRPr="00F410F1">
              <w:rPr>
                <w:rStyle w:val="Hyperlink"/>
              </w:rPr>
              <w:instrText xml:space="preserve"> </w:instrText>
            </w:r>
            <w:r w:rsidRPr="00F410F1">
              <w:rPr>
                <w:rStyle w:val="Hyperlink"/>
              </w:rPr>
              <w:fldChar w:fldCharType="separate"/>
            </w:r>
            <w:r w:rsidRPr="00F410F1">
              <w:rPr>
                <w:rStyle w:val="Hyperlink"/>
              </w:rPr>
              <w:t xml:space="preserve">C. Analisis </w:t>
            </w:r>
            <w:r w:rsidRPr="00F410F1">
              <w:rPr>
                <w:rStyle w:val="Hyperlink"/>
                <w:i/>
              </w:rPr>
              <w:t>Bullying</w:t>
            </w:r>
            <w:r w:rsidRPr="00F410F1">
              <w:rPr>
                <w:rStyle w:val="Hyperlink"/>
              </w:rPr>
              <w:t xml:space="preserve"> Dalam Serial Drama Revenge Of Others 2022</w:t>
            </w:r>
            <w:r>
              <w:rPr>
                <w:webHidden/>
              </w:rPr>
              <w:tab/>
            </w:r>
            <w:r>
              <w:rPr>
                <w:webHidden/>
              </w:rPr>
              <w:fldChar w:fldCharType="begin"/>
            </w:r>
            <w:r>
              <w:rPr>
                <w:webHidden/>
              </w:rPr>
              <w:instrText xml:space="preserve"> PAGEREF _Toc136518916 \h </w:instrText>
            </w:r>
          </w:ins>
          <w:r>
            <w:rPr>
              <w:webHidden/>
            </w:rPr>
          </w:r>
          <w:ins w:id="231" w:author="NIZAR" w:date="2023-06-01T13:34:00Z">
            <w:r>
              <w:rPr>
                <w:webHidden/>
              </w:rPr>
              <w:fldChar w:fldCharType="end"/>
            </w:r>
            <w:r w:rsidRPr="00F410F1">
              <w:rPr>
                <w:rStyle w:val="Hyperlink"/>
              </w:rPr>
              <w:fldChar w:fldCharType="end"/>
            </w:r>
          </w:ins>
        </w:p>
        <w:p w14:paraId="223025F8" w14:textId="77777777" w:rsidR="00E91F3C" w:rsidRDefault="00E91F3C">
          <w:pPr>
            <w:pStyle w:val="TOC1"/>
            <w:tabs>
              <w:tab w:val="right" w:leader="dot" w:pos="7930"/>
            </w:tabs>
            <w:rPr>
              <w:ins w:id="232" w:author="NIZAR" w:date="2023-06-01T13:34:00Z"/>
              <w:rFonts w:asciiTheme="minorHAnsi" w:eastAsiaTheme="minorEastAsia" w:hAnsiTheme="minorHAnsi" w:cstheme="minorBidi"/>
            </w:rPr>
          </w:pPr>
          <w:ins w:id="233" w:author="NIZAR" w:date="2023-06-01T13:34:00Z">
            <w:r w:rsidRPr="00F410F1">
              <w:rPr>
                <w:rStyle w:val="Hyperlink"/>
              </w:rPr>
              <w:fldChar w:fldCharType="begin"/>
            </w:r>
            <w:r w:rsidRPr="00F410F1">
              <w:rPr>
                <w:rStyle w:val="Hyperlink"/>
              </w:rPr>
              <w:instrText xml:space="preserve"> </w:instrText>
            </w:r>
            <w:r>
              <w:instrText>HYPERLINK \l "_Toc136518917"</w:instrText>
            </w:r>
            <w:r w:rsidRPr="00F410F1">
              <w:rPr>
                <w:rStyle w:val="Hyperlink"/>
              </w:rPr>
              <w:instrText xml:space="preserve"> </w:instrText>
            </w:r>
            <w:r w:rsidRPr="00F410F1">
              <w:rPr>
                <w:rStyle w:val="Hyperlink"/>
              </w:rPr>
              <w:fldChar w:fldCharType="separate"/>
            </w:r>
            <w:r w:rsidRPr="00F410F1">
              <w:rPr>
                <w:rStyle w:val="Hyperlink"/>
              </w:rPr>
              <w:t>BAB V PENUTUP</w:t>
            </w:r>
            <w:r>
              <w:rPr>
                <w:webHidden/>
              </w:rPr>
              <w:tab/>
            </w:r>
            <w:r>
              <w:rPr>
                <w:webHidden/>
              </w:rPr>
              <w:fldChar w:fldCharType="begin"/>
            </w:r>
            <w:r>
              <w:rPr>
                <w:webHidden/>
              </w:rPr>
              <w:instrText xml:space="preserve"> PAGEREF _Toc136518917 \h </w:instrText>
            </w:r>
          </w:ins>
          <w:r>
            <w:rPr>
              <w:webHidden/>
            </w:rPr>
          </w:r>
          <w:ins w:id="234" w:author="NIZAR" w:date="2023-06-01T13:34:00Z">
            <w:r>
              <w:rPr>
                <w:webHidden/>
              </w:rPr>
              <w:fldChar w:fldCharType="end"/>
            </w:r>
            <w:r w:rsidRPr="00F410F1">
              <w:rPr>
                <w:rStyle w:val="Hyperlink"/>
              </w:rPr>
              <w:fldChar w:fldCharType="end"/>
            </w:r>
          </w:ins>
        </w:p>
        <w:p w14:paraId="2C2D6DBE" w14:textId="77777777" w:rsidR="00E91F3C" w:rsidRDefault="00E91F3C">
          <w:pPr>
            <w:pStyle w:val="TOC2"/>
            <w:rPr>
              <w:ins w:id="235" w:author="NIZAR" w:date="2023-06-01T13:34:00Z"/>
              <w:rFonts w:asciiTheme="minorHAnsi" w:eastAsiaTheme="minorEastAsia" w:hAnsiTheme="minorHAnsi" w:cstheme="minorBidi"/>
            </w:rPr>
          </w:pPr>
          <w:ins w:id="236" w:author="NIZAR" w:date="2023-06-01T13:34:00Z">
            <w:r w:rsidRPr="00F410F1">
              <w:rPr>
                <w:rStyle w:val="Hyperlink"/>
              </w:rPr>
              <w:fldChar w:fldCharType="begin"/>
            </w:r>
            <w:r w:rsidRPr="00F410F1">
              <w:rPr>
                <w:rStyle w:val="Hyperlink"/>
              </w:rPr>
              <w:instrText xml:space="preserve"> </w:instrText>
            </w:r>
            <w:r>
              <w:instrText>HYPERLINK \l "_Toc136518918"</w:instrText>
            </w:r>
            <w:r w:rsidRPr="00F410F1">
              <w:rPr>
                <w:rStyle w:val="Hyperlink"/>
              </w:rPr>
              <w:instrText xml:space="preserve"> </w:instrText>
            </w:r>
            <w:r w:rsidRPr="00F410F1">
              <w:rPr>
                <w:rStyle w:val="Hyperlink"/>
              </w:rPr>
              <w:fldChar w:fldCharType="separate"/>
            </w:r>
            <w:r w:rsidRPr="00F410F1">
              <w:rPr>
                <w:rStyle w:val="Hyperlink"/>
              </w:rPr>
              <w:t>A. Kesimpulan</w:t>
            </w:r>
            <w:r>
              <w:rPr>
                <w:webHidden/>
              </w:rPr>
              <w:tab/>
            </w:r>
            <w:r>
              <w:rPr>
                <w:webHidden/>
              </w:rPr>
              <w:fldChar w:fldCharType="begin"/>
            </w:r>
            <w:r>
              <w:rPr>
                <w:webHidden/>
              </w:rPr>
              <w:instrText xml:space="preserve"> PAGEREF _Toc136518918 \h </w:instrText>
            </w:r>
          </w:ins>
          <w:r>
            <w:rPr>
              <w:webHidden/>
            </w:rPr>
          </w:r>
          <w:ins w:id="237" w:author="NIZAR" w:date="2023-06-01T13:34:00Z">
            <w:r>
              <w:rPr>
                <w:webHidden/>
              </w:rPr>
              <w:fldChar w:fldCharType="end"/>
            </w:r>
            <w:r w:rsidRPr="00F410F1">
              <w:rPr>
                <w:rStyle w:val="Hyperlink"/>
              </w:rPr>
              <w:fldChar w:fldCharType="end"/>
            </w:r>
          </w:ins>
        </w:p>
        <w:p w14:paraId="65D7D2E9" w14:textId="77777777" w:rsidR="00E91F3C" w:rsidRDefault="00E91F3C">
          <w:pPr>
            <w:pStyle w:val="TOC2"/>
            <w:rPr>
              <w:ins w:id="238" w:author="NIZAR" w:date="2023-06-01T13:34:00Z"/>
              <w:rFonts w:asciiTheme="minorHAnsi" w:eastAsiaTheme="minorEastAsia" w:hAnsiTheme="minorHAnsi" w:cstheme="minorBidi"/>
            </w:rPr>
          </w:pPr>
          <w:ins w:id="239" w:author="NIZAR" w:date="2023-06-01T13:34:00Z">
            <w:r w:rsidRPr="00F410F1">
              <w:rPr>
                <w:rStyle w:val="Hyperlink"/>
              </w:rPr>
              <w:fldChar w:fldCharType="begin"/>
            </w:r>
            <w:r w:rsidRPr="00F410F1">
              <w:rPr>
                <w:rStyle w:val="Hyperlink"/>
              </w:rPr>
              <w:instrText xml:space="preserve"> </w:instrText>
            </w:r>
            <w:r>
              <w:instrText>HYPERLINK \l "_Toc136518919"</w:instrText>
            </w:r>
            <w:r w:rsidRPr="00F410F1">
              <w:rPr>
                <w:rStyle w:val="Hyperlink"/>
              </w:rPr>
              <w:instrText xml:space="preserve"> </w:instrText>
            </w:r>
            <w:r w:rsidRPr="00F410F1">
              <w:rPr>
                <w:rStyle w:val="Hyperlink"/>
              </w:rPr>
              <w:fldChar w:fldCharType="separate"/>
            </w:r>
            <w:r w:rsidRPr="00F410F1">
              <w:rPr>
                <w:rStyle w:val="Hyperlink"/>
                <w:rFonts w:cs="Times New Roman"/>
              </w:rPr>
              <w:t>B.</w:t>
            </w:r>
            <w:r w:rsidRPr="00F410F1">
              <w:rPr>
                <w:rStyle w:val="Hyperlink"/>
              </w:rPr>
              <w:t xml:space="preserve"> Saran (Peneliti Selanjutnya, Khlayak Umum)</w:t>
            </w:r>
            <w:r>
              <w:rPr>
                <w:webHidden/>
              </w:rPr>
              <w:tab/>
            </w:r>
            <w:r>
              <w:rPr>
                <w:webHidden/>
              </w:rPr>
              <w:fldChar w:fldCharType="begin"/>
            </w:r>
            <w:r>
              <w:rPr>
                <w:webHidden/>
              </w:rPr>
              <w:instrText xml:space="preserve"> PAGEREF _Toc136518919 \h </w:instrText>
            </w:r>
          </w:ins>
          <w:r>
            <w:rPr>
              <w:webHidden/>
            </w:rPr>
          </w:r>
          <w:ins w:id="240" w:author="NIZAR" w:date="2023-06-01T13:34:00Z">
            <w:r>
              <w:rPr>
                <w:webHidden/>
              </w:rPr>
              <w:fldChar w:fldCharType="end"/>
            </w:r>
            <w:r w:rsidRPr="00F410F1">
              <w:rPr>
                <w:rStyle w:val="Hyperlink"/>
              </w:rPr>
              <w:fldChar w:fldCharType="end"/>
            </w:r>
          </w:ins>
        </w:p>
        <w:p w14:paraId="23C31A06" w14:textId="77777777" w:rsidR="00E91F3C" w:rsidRDefault="00E91F3C">
          <w:pPr>
            <w:pStyle w:val="TOC1"/>
            <w:tabs>
              <w:tab w:val="right" w:leader="dot" w:pos="7930"/>
            </w:tabs>
            <w:rPr>
              <w:ins w:id="241" w:author="NIZAR" w:date="2023-06-01T13:34:00Z"/>
              <w:rFonts w:asciiTheme="minorHAnsi" w:eastAsiaTheme="minorEastAsia" w:hAnsiTheme="minorHAnsi" w:cstheme="minorBidi"/>
            </w:rPr>
          </w:pPr>
          <w:ins w:id="242" w:author="NIZAR" w:date="2023-06-01T13:34:00Z">
            <w:r w:rsidRPr="00F410F1">
              <w:rPr>
                <w:rStyle w:val="Hyperlink"/>
              </w:rPr>
              <w:fldChar w:fldCharType="begin"/>
            </w:r>
            <w:r w:rsidRPr="00F410F1">
              <w:rPr>
                <w:rStyle w:val="Hyperlink"/>
              </w:rPr>
              <w:instrText xml:space="preserve"> </w:instrText>
            </w:r>
            <w:r>
              <w:instrText>HYPERLINK \l "_Toc136518920"</w:instrText>
            </w:r>
            <w:r w:rsidRPr="00F410F1">
              <w:rPr>
                <w:rStyle w:val="Hyperlink"/>
              </w:rPr>
              <w:instrText xml:space="preserve"> </w:instrText>
            </w:r>
            <w:r w:rsidRPr="00F410F1">
              <w:rPr>
                <w:rStyle w:val="Hyperlink"/>
              </w:rPr>
              <w:fldChar w:fldCharType="separate"/>
            </w:r>
            <w:r w:rsidRPr="00F410F1">
              <w:rPr>
                <w:rStyle w:val="Hyperlink"/>
              </w:rPr>
              <w:t>DAFTAR PUSTAKA</w:t>
            </w:r>
            <w:r>
              <w:rPr>
                <w:webHidden/>
              </w:rPr>
              <w:tab/>
            </w:r>
            <w:r>
              <w:rPr>
                <w:webHidden/>
              </w:rPr>
              <w:fldChar w:fldCharType="begin"/>
            </w:r>
            <w:r>
              <w:rPr>
                <w:webHidden/>
              </w:rPr>
              <w:instrText xml:space="preserve"> PAGEREF _Toc136518920 \h </w:instrText>
            </w:r>
          </w:ins>
          <w:r>
            <w:rPr>
              <w:webHidden/>
            </w:rPr>
          </w:r>
          <w:ins w:id="243" w:author="NIZAR" w:date="2023-06-01T13:34:00Z">
            <w:r>
              <w:rPr>
                <w:webHidden/>
              </w:rPr>
              <w:fldChar w:fldCharType="end"/>
            </w:r>
            <w:r w:rsidRPr="00F410F1">
              <w:rPr>
                <w:rStyle w:val="Hyperlink"/>
              </w:rPr>
              <w:fldChar w:fldCharType="end"/>
            </w:r>
          </w:ins>
        </w:p>
        <w:p w14:paraId="2724FDEE" w14:textId="299D2D72" w:rsidR="00FE7DF8" w:rsidRPr="00FE7DF8" w:rsidDel="00E91F3C" w:rsidRDefault="00FE7DF8" w:rsidP="002B2CC0">
          <w:pPr>
            <w:pStyle w:val="TOC1"/>
            <w:tabs>
              <w:tab w:val="right" w:leader="dot" w:pos="7930"/>
            </w:tabs>
            <w:spacing w:after="0" w:line="240" w:lineRule="auto"/>
            <w:rPr>
              <w:del w:id="244" w:author="NIZAR" w:date="2023-06-01T13:34:00Z"/>
              <w:rFonts w:ascii="Times New Roman" w:hAnsi="Times New Roman" w:cs="Times New Roman"/>
              <w:noProof/>
              <w:sz w:val="24"/>
            </w:rPr>
          </w:pPr>
          <w:del w:id="245" w:author="NIZAR" w:date="2023-06-01T13:34:00Z">
            <w:r w:rsidRPr="00E91F3C" w:rsidDel="00E91F3C">
              <w:rPr>
                <w:rPrChange w:id="246" w:author="NIZAR" w:date="2023-06-01T13:34:00Z">
                  <w:rPr>
                    <w:rStyle w:val="Hyperlink"/>
                    <w:rFonts w:ascii="Times New Roman" w:hAnsi="Times New Roman" w:cs="Times New Roman"/>
                    <w:noProof/>
                    <w:sz w:val="24"/>
                  </w:rPr>
                </w:rPrChange>
              </w:rPr>
              <w:delText>KATA PENGANTAR</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2</w:delText>
            </w:r>
          </w:del>
        </w:p>
        <w:p w14:paraId="512E4C55" w14:textId="4C64D366" w:rsidR="00FE7DF8" w:rsidRPr="00FE7DF8" w:rsidDel="00E91F3C" w:rsidRDefault="00FE7DF8" w:rsidP="002B2CC0">
          <w:pPr>
            <w:pStyle w:val="TOC1"/>
            <w:tabs>
              <w:tab w:val="right" w:leader="dot" w:pos="7930"/>
            </w:tabs>
            <w:spacing w:after="0" w:line="240" w:lineRule="auto"/>
            <w:rPr>
              <w:del w:id="247" w:author="NIZAR" w:date="2023-06-01T13:34:00Z"/>
              <w:rFonts w:ascii="Times New Roman" w:hAnsi="Times New Roman" w:cs="Times New Roman"/>
              <w:noProof/>
              <w:sz w:val="24"/>
            </w:rPr>
          </w:pPr>
          <w:del w:id="248" w:author="NIZAR" w:date="2023-06-01T13:34:00Z">
            <w:r w:rsidRPr="00E91F3C" w:rsidDel="00E91F3C">
              <w:rPr>
                <w:rPrChange w:id="249" w:author="NIZAR" w:date="2023-06-01T13:34:00Z">
                  <w:rPr>
                    <w:rStyle w:val="Hyperlink"/>
                    <w:rFonts w:ascii="Times New Roman" w:hAnsi="Times New Roman" w:cs="Times New Roman"/>
                    <w:noProof/>
                    <w:sz w:val="24"/>
                  </w:rPr>
                </w:rPrChange>
              </w:rPr>
              <w:delText>DAFTAR ISI</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3</w:delText>
            </w:r>
          </w:del>
        </w:p>
        <w:p w14:paraId="78332D8B" w14:textId="38097D13" w:rsidR="00FE7DF8" w:rsidRPr="00FE7DF8" w:rsidDel="00E91F3C" w:rsidRDefault="00FE7DF8" w:rsidP="002B2CC0">
          <w:pPr>
            <w:pStyle w:val="TOC1"/>
            <w:tabs>
              <w:tab w:val="right" w:leader="dot" w:pos="7930"/>
            </w:tabs>
            <w:spacing w:after="0" w:line="240" w:lineRule="auto"/>
            <w:rPr>
              <w:del w:id="250" w:author="NIZAR" w:date="2023-06-01T13:34:00Z"/>
              <w:rFonts w:ascii="Times New Roman" w:hAnsi="Times New Roman" w:cs="Times New Roman"/>
              <w:noProof/>
              <w:sz w:val="24"/>
            </w:rPr>
          </w:pPr>
          <w:del w:id="251" w:author="NIZAR" w:date="2023-06-01T13:34:00Z">
            <w:r w:rsidRPr="00E91F3C" w:rsidDel="00E91F3C">
              <w:rPr>
                <w:rPrChange w:id="252" w:author="NIZAR" w:date="2023-06-01T13:34:00Z">
                  <w:rPr>
                    <w:rStyle w:val="Hyperlink"/>
                    <w:rFonts w:ascii="Times New Roman" w:hAnsi="Times New Roman" w:cs="Times New Roman"/>
                    <w:noProof/>
                    <w:sz w:val="24"/>
                  </w:rPr>
                </w:rPrChange>
              </w:rPr>
              <w:delText>DAFTAR TABEL</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4</w:delText>
            </w:r>
          </w:del>
        </w:p>
        <w:p w14:paraId="60BC3C40" w14:textId="77777777" w:rsidR="002B2CC0" w:rsidDel="00E91F3C" w:rsidRDefault="002B2CC0" w:rsidP="002B2CC0">
          <w:pPr>
            <w:pStyle w:val="TOC1"/>
            <w:tabs>
              <w:tab w:val="right" w:leader="dot" w:pos="7930"/>
            </w:tabs>
            <w:spacing w:after="0" w:line="240" w:lineRule="auto"/>
            <w:rPr>
              <w:del w:id="253" w:author="NIZAR" w:date="2023-06-01T13:34:00Z"/>
              <w:rStyle w:val="Hyperlink"/>
              <w:rFonts w:ascii="Times New Roman" w:hAnsi="Times New Roman" w:cs="Times New Roman"/>
              <w:noProof/>
              <w:sz w:val="24"/>
            </w:rPr>
          </w:pPr>
        </w:p>
        <w:p w14:paraId="5E673770" w14:textId="53B0CFE1" w:rsidR="00FE7DF8" w:rsidRPr="00FE7DF8" w:rsidDel="00E91F3C" w:rsidRDefault="00FE7DF8" w:rsidP="002B2CC0">
          <w:pPr>
            <w:pStyle w:val="TOC1"/>
            <w:tabs>
              <w:tab w:val="right" w:leader="dot" w:pos="7930"/>
            </w:tabs>
            <w:spacing w:after="0" w:line="240" w:lineRule="auto"/>
            <w:rPr>
              <w:del w:id="254" w:author="NIZAR" w:date="2023-06-01T13:34:00Z"/>
              <w:rFonts w:ascii="Times New Roman" w:hAnsi="Times New Roman" w:cs="Times New Roman"/>
              <w:noProof/>
              <w:sz w:val="24"/>
            </w:rPr>
          </w:pPr>
          <w:del w:id="255" w:author="NIZAR" w:date="2023-06-01T13:34:00Z">
            <w:r w:rsidRPr="00E91F3C" w:rsidDel="00E91F3C">
              <w:rPr>
                <w:rPrChange w:id="256" w:author="NIZAR" w:date="2023-06-01T13:34:00Z">
                  <w:rPr>
                    <w:rStyle w:val="Hyperlink"/>
                    <w:rFonts w:ascii="Times New Roman" w:hAnsi="Times New Roman" w:cs="Times New Roman"/>
                    <w:noProof/>
                    <w:sz w:val="24"/>
                  </w:rPr>
                </w:rPrChange>
              </w:rPr>
              <w:delText>BAB I PENDAHULUAN</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5</w:delText>
            </w:r>
          </w:del>
        </w:p>
        <w:p w14:paraId="38C6ACF6" w14:textId="049F3C06" w:rsidR="00FE7DF8" w:rsidRPr="00FE7DF8" w:rsidDel="00E91F3C" w:rsidRDefault="00FE7DF8" w:rsidP="002B2CC0">
          <w:pPr>
            <w:pStyle w:val="TOC2"/>
            <w:rPr>
              <w:del w:id="257" w:author="NIZAR" w:date="2023-06-01T13:34:00Z"/>
              <w:noProof/>
            </w:rPr>
          </w:pPr>
          <w:del w:id="258" w:author="NIZAR" w:date="2023-06-01T13:34:00Z">
            <w:r w:rsidRPr="00E91F3C" w:rsidDel="00E91F3C">
              <w:rPr>
                <w:rPrChange w:id="259" w:author="NIZAR" w:date="2023-06-01T13:34:00Z">
                  <w:rPr>
                    <w:rStyle w:val="Hyperlink"/>
                    <w:rFonts w:ascii="Times New Roman" w:hAnsi="Times New Roman" w:cs="Times New Roman"/>
                    <w:noProof/>
                    <w:sz w:val="24"/>
                  </w:rPr>
                </w:rPrChange>
              </w:rPr>
              <w:delText>A. Latar Belakang</w:delText>
            </w:r>
            <w:r w:rsidRPr="00FE7DF8" w:rsidDel="00E91F3C">
              <w:rPr>
                <w:noProof/>
                <w:webHidden/>
              </w:rPr>
              <w:tab/>
            </w:r>
            <w:r w:rsidR="002C50BB" w:rsidDel="00E91F3C">
              <w:rPr>
                <w:noProof/>
                <w:webHidden/>
              </w:rPr>
              <w:delText>5</w:delText>
            </w:r>
          </w:del>
        </w:p>
        <w:p w14:paraId="38E63B13" w14:textId="57DECC73" w:rsidR="00FE7DF8" w:rsidRPr="00FE7DF8" w:rsidDel="00E91F3C" w:rsidRDefault="00FE7DF8" w:rsidP="002B2CC0">
          <w:pPr>
            <w:pStyle w:val="TOC2"/>
            <w:rPr>
              <w:del w:id="260" w:author="NIZAR" w:date="2023-06-01T13:34:00Z"/>
              <w:noProof/>
            </w:rPr>
          </w:pPr>
          <w:del w:id="261" w:author="NIZAR" w:date="2023-06-01T13:34:00Z">
            <w:r w:rsidRPr="00E91F3C" w:rsidDel="00E91F3C">
              <w:rPr>
                <w:rPrChange w:id="262" w:author="NIZAR" w:date="2023-06-01T13:34:00Z">
                  <w:rPr>
                    <w:rStyle w:val="Hyperlink"/>
                    <w:rFonts w:ascii="Times New Roman" w:hAnsi="Times New Roman" w:cs="Times New Roman"/>
                    <w:noProof/>
                    <w:sz w:val="24"/>
                  </w:rPr>
                </w:rPrChange>
              </w:rPr>
              <w:delText>B. Fakta Realitas</w:delText>
            </w:r>
            <w:r w:rsidRPr="00FE7DF8" w:rsidDel="00E91F3C">
              <w:rPr>
                <w:noProof/>
                <w:webHidden/>
              </w:rPr>
              <w:tab/>
            </w:r>
            <w:r w:rsidR="002C50BB" w:rsidDel="00E91F3C">
              <w:rPr>
                <w:noProof/>
                <w:webHidden/>
              </w:rPr>
              <w:delText>6</w:delText>
            </w:r>
          </w:del>
        </w:p>
        <w:p w14:paraId="73751C58" w14:textId="18A5484D" w:rsidR="00FE7DF8" w:rsidRPr="00FE7DF8" w:rsidDel="00E91F3C" w:rsidRDefault="00FE7DF8" w:rsidP="002B2CC0">
          <w:pPr>
            <w:pStyle w:val="TOC2"/>
            <w:rPr>
              <w:del w:id="263" w:author="NIZAR" w:date="2023-06-01T13:34:00Z"/>
              <w:noProof/>
            </w:rPr>
          </w:pPr>
          <w:del w:id="264" w:author="NIZAR" w:date="2023-06-01T13:34:00Z">
            <w:r w:rsidRPr="00E91F3C" w:rsidDel="00E91F3C">
              <w:rPr>
                <w:rPrChange w:id="265" w:author="NIZAR" w:date="2023-06-01T13:34:00Z">
                  <w:rPr>
                    <w:rStyle w:val="Hyperlink"/>
                    <w:rFonts w:ascii="Times New Roman" w:hAnsi="Times New Roman" w:cs="Times New Roman"/>
                    <w:noProof/>
                    <w:sz w:val="24"/>
                  </w:rPr>
                </w:rPrChange>
              </w:rPr>
              <w:delText>C. Rumusan Masalah</w:delText>
            </w:r>
            <w:r w:rsidRPr="00FE7DF8" w:rsidDel="00E91F3C">
              <w:rPr>
                <w:noProof/>
                <w:webHidden/>
              </w:rPr>
              <w:tab/>
            </w:r>
            <w:r w:rsidR="002C50BB" w:rsidDel="00E91F3C">
              <w:rPr>
                <w:noProof/>
                <w:webHidden/>
              </w:rPr>
              <w:delText>6</w:delText>
            </w:r>
          </w:del>
        </w:p>
        <w:p w14:paraId="6ECD5101" w14:textId="5E0846CF" w:rsidR="00FE7DF8" w:rsidRPr="00FE7DF8" w:rsidDel="00E91F3C" w:rsidRDefault="00FE7DF8" w:rsidP="002B2CC0">
          <w:pPr>
            <w:pStyle w:val="TOC2"/>
            <w:rPr>
              <w:del w:id="266" w:author="NIZAR" w:date="2023-06-01T13:34:00Z"/>
              <w:noProof/>
            </w:rPr>
          </w:pPr>
          <w:del w:id="267" w:author="NIZAR" w:date="2023-06-01T13:34:00Z">
            <w:r w:rsidRPr="00E91F3C" w:rsidDel="00E91F3C">
              <w:rPr>
                <w:rPrChange w:id="268" w:author="NIZAR" w:date="2023-06-01T13:34:00Z">
                  <w:rPr>
                    <w:rStyle w:val="Hyperlink"/>
                    <w:rFonts w:ascii="Times New Roman" w:hAnsi="Times New Roman" w:cs="Times New Roman"/>
                    <w:noProof/>
                    <w:sz w:val="24"/>
                  </w:rPr>
                </w:rPrChange>
              </w:rPr>
              <w:delText>D. Tujuan Penelitian</w:delText>
            </w:r>
            <w:r w:rsidRPr="00FE7DF8" w:rsidDel="00E91F3C">
              <w:rPr>
                <w:noProof/>
                <w:webHidden/>
              </w:rPr>
              <w:tab/>
            </w:r>
            <w:r w:rsidR="002C50BB" w:rsidDel="00E91F3C">
              <w:rPr>
                <w:noProof/>
                <w:webHidden/>
              </w:rPr>
              <w:delText>6</w:delText>
            </w:r>
          </w:del>
        </w:p>
        <w:p w14:paraId="55A98913" w14:textId="7F0E14F9" w:rsidR="00FE7DF8" w:rsidRPr="00FE7DF8" w:rsidDel="00E91F3C" w:rsidRDefault="00FE7DF8" w:rsidP="002B2CC0">
          <w:pPr>
            <w:pStyle w:val="TOC2"/>
            <w:rPr>
              <w:del w:id="269" w:author="NIZAR" w:date="2023-06-01T13:34:00Z"/>
              <w:noProof/>
            </w:rPr>
          </w:pPr>
          <w:del w:id="270" w:author="NIZAR" w:date="2023-06-01T13:34:00Z">
            <w:r w:rsidRPr="00E91F3C" w:rsidDel="00E91F3C">
              <w:rPr>
                <w:rPrChange w:id="271" w:author="NIZAR" w:date="2023-06-01T13:34:00Z">
                  <w:rPr>
                    <w:rStyle w:val="Hyperlink"/>
                    <w:rFonts w:ascii="Times New Roman" w:hAnsi="Times New Roman" w:cs="Times New Roman"/>
                    <w:noProof/>
                    <w:sz w:val="24"/>
                  </w:rPr>
                </w:rPrChange>
              </w:rPr>
              <w:delText>E. Manfaat Penelitian</w:delText>
            </w:r>
            <w:r w:rsidRPr="00FE7DF8" w:rsidDel="00E91F3C">
              <w:rPr>
                <w:noProof/>
                <w:webHidden/>
              </w:rPr>
              <w:tab/>
            </w:r>
            <w:r w:rsidR="002C50BB" w:rsidDel="00E91F3C">
              <w:rPr>
                <w:noProof/>
                <w:webHidden/>
              </w:rPr>
              <w:delText>6</w:delText>
            </w:r>
          </w:del>
        </w:p>
        <w:p w14:paraId="63FC8587" w14:textId="5BBA62CC" w:rsidR="00FE7DF8" w:rsidRPr="00FE7DF8" w:rsidDel="00E91F3C" w:rsidRDefault="00FE7DF8" w:rsidP="002B2CC0">
          <w:pPr>
            <w:pStyle w:val="TOC2"/>
            <w:rPr>
              <w:del w:id="272" w:author="NIZAR" w:date="2023-06-01T13:34:00Z"/>
              <w:noProof/>
            </w:rPr>
          </w:pPr>
          <w:del w:id="273" w:author="NIZAR" w:date="2023-06-01T13:34:00Z">
            <w:r w:rsidRPr="00E91F3C" w:rsidDel="00E91F3C">
              <w:rPr>
                <w:rPrChange w:id="274" w:author="NIZAR" w:date="2023-06-01T13:34:00Z">
                  <w:rPr>
                    <w:rStyle w:val="Hyperlink"/>
                    <w:rFonts w:ascii="Times New Roman" w:hAnsi="Times New Roman" w:cs="Times New Roman"/>
                    <w:noProof/>
                    <w:sz w:val="24"/>
                  </w:rPr>
                </w:rPrChange>
              </w:rPr>
              <w:delText>F. Kajian Terdahulu</w:delText>
            </w:r>
            <w:r w:rsidRPr="00FE7DF8" w:rsidDel="00E91F3C">
              <w:rPr>
                <w:noProof/>
                <w:webHidden/>
              </w:rPr>
              <w:tab/>
            </w:r>
            <w:r w:rsidR="002C50BB" w:rsidDel="00E91F3C">
              <w:rPr>
                <w:noProof/>
                <w:webHidden/>
              </w:rPr>
              <w:delText>6</w:delText>
            </w:r>
          </w:del>
        </w:p>
        <w:p w14:paraId="699B6DE6" w14:textId="6B459E83" w:rsidR="00FE7DF8" w:rsidRPr="00FE7DF8" w:rsidDel="00E91F3C" w:rsidRDefault="00FE7DF8" w:rsidP="002B2CC0">
          <w:pPr>
            <w:pStyle w:val="TOC2"/>
            <w:rPr>
              <w:del w:id="275" w:author="NIZAR" w:date="2023-06-01T13:34:00Z"/>
              <w:noProof/>
            </w:rPr>
          </w:pPr>
          <w:del w:id="276" w:author="NIZAR" w:date="2023-06-01T13:34:00Z">
            <w:r w:rsidRPr="00E91F3C" w:rsidDel="00E91F3C">
              <w:rPr>
                <w:rPrChange w:id="277" w:author="NIZAR" w:date="2023-06-01T13:34:00Z">
                  <w:rPr>
                    <w:rStyle w:val="Hyperlink"/>
                    <w:rFonts w:ascii="Times New Roman" w:hAnsi="Times New Roman" w:cs="Times New Roman"/>
                    <w:noProof/>
                    <w:sz w:val="24"/>
                  </w:rPr>
                </w:rPrChange>
              </w:rPr>
              <w:delText>G. Metode Penelitian</w:delText>
            </w:r>
            <w:r w:rsidRPr="00FE7DF8" w:rsidDel="00E91F3C">
              <w:rPr>
                <w:noProof/>
                <w:webHidden/>
              </w:rPr>
              <w:tab/>
            </w:r>
            <w:r w:rsidR="002C50BB" w:rsidDel="00E91F3C">
              <w:rPr>
                <w:b/>
                <w:bCs/>
                <w:noProof/>
                <w:webHidden/>
              </w:rPr>
              <w:delText>Error! Bookmark not defined.</w:delText>
            </w:r>
          </w:del>
        </w:p>
        <w:p w14:paraId="60613D68" w14:textId="77777777" w:rsidR="002B2CC0" w:rsidDel="00E91F3C" w:rsidRDefault="002B2CC0" w:rsidP="002B2CC0">
          <w:pPr>
            <w:pStyle w:val="TOC1"/>
            <w:tabs>
              <w:tab w:val="right" w:leader="dot" w:pos="7930"/>
            </w:tabs>
            <w:spacing w:after="0" w:line="240" w:lineRule="auto"/>
            <w:rPr>
              <w:del w:id="278" w:author="NIZAR" w:date="2023-06-01T13:34:00Z"/>
              <w:rStyle w:val="Hyperlink"/>
              <w:rFonts w:ascii="Times New Roman" w:hAnsi="Times New Roman" w:cs="Times New Roman"/>
              <w:noProof/>
              <w:sz w:val="24"/>
            </w:rPr>
          </w:pPr>
        </w:p>
        <w:p w14:paraId="6A17F70A" w14:textId="680A7A0D" w:rsidR="00FE7DF8" w:rsidRPr="00FE7DF8" w:rsidDel="00E91F3C" w:rsidRDefault="00FE7DF8" w:rsidP="002B2CC0">
          <w:pPr>
            <w:pStyle w:val="TOC1"/>
            <w:tabs>
              <w:tab w:val="right" w:leader="dot" w:pos="7930"/>
            </w:tabs>
            <w:spacing w:after="0" w:line="240" w:lineRule="auto"/>
            <w:rPr>
              <w:del w:id="279" w:author="NIZAR" w:date="2023-06-01T13:34:00Z"/>
              <w:rFonts w:ascii="Times New Roman" w:hAnsi="Times New Roman" w:cs="Times New Roman"/>
              <w:noProof/>
              <w:sz w:val="24"/>
            </w:rPr>
          </w:pPr>
          <w:del w:id="280" w:author="NIZAR" w:date="2023-06-01T13:34:00Z">
            <w:r w:rsidRPr="00E91F3C" w:rsidDel="00E91F3C">
              <w:rPr>
                <w:rPrChange w:id="281" w:author="NIZAR" w:date="2023-06-01T13:34:00Z">
                  <w:rPr>
                    <w:rStyle w:val="Hyperlink"/>
                    <w:rFonts w:ascii="Times New Roman" w:hAnsi="Times New Roman" w:cs="Times New Roman"/>
                    <w:noProof/>
                    <w:sz w:val="24"/>
                  </w:rPr>
                </w:rPrChange>
              </w:rPr>
              <w:delText>BAB II KAJIAN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6</w:delText>
            </w:r>
          </w:del>
        </w:p>
        <w:p w14:paraId="346D2FE6" w14:textId="3DE2DB21" w:rsidR="00FE7DF8" w:rsidRPr="00FE7DF8" w:rsidDel="00E91F3C" w:rsidRDefault="00FE7DF8" w:rsidP="002B2CC0">
          <w:pPr>
            <w:pStyle w:val="TOC2"/>
            <w:rPr>
              <w:del w:id="282" w:author="NIZAR" w:date="2023-06-01T13:34:00Z"/>
              <w:noProof/>
            </w:rPr>
          </w:pPr>
          <w:del w:id="283" w:author="NIZAR" w:date="2023-06-01T13:34:00Z">
            <w:r w:rsidRPr="00E91F3C" w:rsidDel="00E91F3C">
              <w:rPr>
                <w:rPrChange w:id="284" w:author="NIZAR" w:date="2023-06-01T13:34:00Z">
                  <w:rPr>
                    <w:rStyle w:val="Hyperlink"/>
                    <w:rFonts w:ascii="Times New Roman" w:hAnsi="Times New Roman" w:cs="Times New Roman"/>
                    <w:noProof/>
                    <w:sz w:val="24"/>
                  </w:rPr>
                </w:rPrChange>
              </w:rPr>
              <w:delText>A. Definisi Konsep</w:delText>
            </w:r>
            <w:r w:rsidRPr="00FE7DF8" w:rsidDel="00E91F3C">
              <w:rPr>
                <w:noProof/>
                <w:webHidden/>
              </w:rPr>
              <w:tab/>
            </w:r>
            <w:r w:rsidR="002C50BB" w:rsidDel="00E91F3C">
              <w:rPr>
                <w:noProof/>
                <w:webHidden/>
              </w:rPr>
              <w:delText>6</w:delText>
            </w:r>
          </w:del>
        </w:p>
        <w:p w14:paraId="5BD3484B" w14:textId="1F7425E5" w:rsidR="00FE7DF8" w:rsidRPr="00FE7DF8" w:rsidDel="00E91F3C" w:rsidRDefault="00FE7DF8" w:rsidP="002B2CC0">
          <w:pPr>
            <w:pStyle w:val="TOC3"/>
            <w:rPr>
              <w:del w:id="285" w:author="NIZAR" w:date="2023-06-01T13:34:00Z"/>
              <w:noProof/>
            </w:rPr>
          </w:pPr>
          <w:del w:id="286" w:author="NIZAR" w:date="2023-06-01T13:34:00Z">
            <w:r w:rsidRPr="00E91F3C" w:rsidDel="00E91F3C">
              <w:rPr>
                <w:rPrChange w:id="287" w:author="NIZAR" w:date="2023-06-01T13:34:00Z">
                  <w:rPr>
                    <w:rStyle w:val="Hyperlink"/>
                    <w:rFonts w:ascii="Times New Roman" w:hAnsi="Times New Roman" w:cs="Times New Roman"/>
                    <w:noProof/>
                    <w:sz w:val="24"/>
                  </w:rPr>
                </w:rPrChange>
              </w:rPr>
              <w:delText>1. Semiotika</w:delText>
            </w:r>
            <w:r w:rsidRPr="00FE7DF8" w:rsidDel="00E91F3C">
              <w:rPr>
                <w:noProof/>
                <w:webHidden/>
              </w:rPr>
              <w:tab/>
            </w:r>
            <w:r w:rsidR="002C50BB" w:rsidDel="00E91F3C">
              <w:rPr>
                <w:noProof/>
                <w:webHidden/>
              </w:rPr>
              <w:delText>6</w:delText>
            </w:r>
          </w:del>
        </w:p>
        <w:p w14:paraId="538958DC" w14:textId="509D249B" w:rsidR="00FE7DF8" w:rsidRPr="00FE7DF8" w:rsidDel="00E91F3C" w:rsidRDefault="00FE7DF8" w:rsidP="002B2CC0">
          <w:pPr>
            <w:pStyle w:val="TOC3"/>
            <w:rPr>
              <w:del w:id="288" w:author="NIZAR" w:date="2023-06-01T13:34:00Z"/>
              <w:noProof/>
            </w:rPr>
          </w:pPr>
          <w:del w:id="289" w:author="NIZAR" w:date="2023-06-01T13:34:00Z">
            <w:r w:rsidRPr="00E91F3C" w:rsidDel="00E91F3C">
              <w:rPr>
                <w:rPrChange w:id="290" w:author="NIZAR" w:date="2023-06-01T13:34:00Z">
                  <w:rPr>
                    <w:rStyle w:val="Hyperlink"/>
                    <w:rFonts w:ascii="Times New Roman" w:hAnsi="Times New Roman" w:cs="Times New Roman"/>
                    <w:noProof/>
                    <w:sz w:val="24"/>
                  </w:rPr>
                </w:rPrChange>
              </w:rPr>
              <w:delText>2. Representasi</w:delText>
            </w:r>
            <w:r w:rsidRPr="00FE7DF8" w:rsidDel="00E91F3C">
              <w:rPr>
                <w:noProof/>
                <w:webHidden/>
              </w:rPr>
              <w:tab/>
            </w:r>
            <w:r w:rsidR="002C50BB" w:rsidDel="00E91F3C">
              <w:rPr>
                <w:noProof/>
                <w:webHidden/>
              </w:rPr>
              <w:delText>6</w:delText>
            </w:r>
          </w:del>
        </w:p>
        <w:p w14:paraId="5722D42D" w14:textId="1A301F47" w:rsidR="00FE7DF8" w:rsidRPr="00FE7DF8" w:rsidDel="00E91F3C" w:rsidRDefault="00FE7DF8" w:rsidP="002B2CC0">
          <w:pPr>
            <w:pStyle w:val="TOC3"/>
            <w:rPr>
              <w:del w:id="291" w:author="NIZAR" w:date="2023-06-01T13:34:00Z"/>
              <w:noProof/>
            </w:rPr>
          </w:pPr>
          <w:del w:id="292" w:author="NIZAR" w:date="2023-06-01T13:34:00Z">
            <w:r w:rsidRPr="00E91F3C" w:rsidDel="00E91F3C">
              <w:rPr>
                <w:rPrChange w:id="293" w:author="NIZAR" w:date="2023-06-01T13:34:00Z">
                  <w:rPr>
                    <w:rStyle w:val="Hyperlink"/>
                    <w:rFonts w:ascii="Times New Roman" w:hAnsi="Times New Roman" w:cs="Times New Roman"/>
                    <w:noProof/>
                    <w:sz w:val="24"/>
                  </w:rPr>
                </w:rPrChange>
              </w:rPr>
              <w:delText xml:space="preserve">3. </w:delText>
            </w:r>
            <w:r w:rsidR="005410CC" w:rsidRPr="00E91F3C" w:rsidDel="00E91F3C">
              <w:rPr>
                <w:rPrChange w:id="294" w:author="NIZAR" w:date="2023-06-01T13:34:00Z">
                  <w:rPr>
                    <w:rStyle w:val="Hyperlink"/>
                    <w:rFonts w:ascii="Times New Roman" w:hAnsi="Times New Roman" w:cs="Times New Roman"/>
                    <w:i/>
                    <w:noProof/>
                    <w:sz w:val="24"/>
                  </w:rPr>
                </w:rPrChange>
              </w:rPr>
              <w:delText>Bullying</w:delText>
            </w:r>
            <w:r w:rsidRPr="00FE7DF8" w:rsidDel="00E91F3C">
              <w:rPr>
                <w:noProof/>
                <w:webHidden/>
              </w:rPr>
              <w:tab/>
            </w:r>
            <w:r w:rsidR="002C50BB" w:rsidDel="00E91F3C">
              <w:rPr>
                <w:b/>
                <w:bCs/>
                <w:noProof/>
                <w:webHidden/>
              </w:rPr>
              <w:delText>Error! Bookmark not defined.</w:delText>
            </w:r>
          </w:del>
        </w:p>
        <w:p w14:paraId="6E329D88" w14:textId="21EA1D36" w:rsidR="00FE7DF8" w:rsidRPr="00FE7DF8" w:rsidDel="00E91F3C" w:rsidRDefault="00FE7DF8" w:rsidP="002B2CC0">
          <w:pPr>
            <w:pStyle w:val="TOC3"/>
            <w:rPr>
              <w:del w:id="295" w:author="NIZAR" w:date="2023-06-01T13:34:00Z"/>
              <w:noProof/>
            </w:rPr>
          </w:pPr>
          <w:del w:id="296" w:author="NIZAR" w:date="2023-06-01T13:34:00Z">
            <w:r w:rsidRPr="00E91F3C" w:rsidDel="00E91F3C">
              <w:rPr>
                <w:rPrChange w:id="297" w:author="NIZAR" w:date="2023-06-01T13:34:00Z">
                  <w:rPr>
                    <w:rStyle w:val="Hyperlink"/>
                    <w:rFonts w:ascii="Times New Roman" w:hAnsi="Times New Roman" w:cs="Times New Roman"/>
                    <w:noProof/>
                    <w:sz w:val="24"/>
                  </w:rPr>
                </w:rPrChange>
              </w:rPr>
              <w:delText>4. Serial Drama Korea</w:delText>
            </w:r>
            <w:r w:rsidRPr="00FE7DF8" w:rsidDel="00E91F3C">
              <w:rPr>
                <w:noProof/>
                <w:webHidden/>
              </w:rPr>
              <w:tab/>
            </w:r>
            <w:r w:rsidR="002C50BB" w:rsidDel="00E91F3C">
              <w:rPr>
                <w:noProof/>
                <w:webHidden/>
              </w:rPr>
              <w:delText>6</w:delText>
            </w:r>
          </w:del>
        </w:p>
        <w:p w14:paraId="26D26CC9" w14:textId="540D581C" w:rsidR="00FE7DF8" w:rsidRPr="00FE7DF8" w:rsidDel="00E91F3C" w:rsidRDefault="00FE7DF8" w:rsidP="002B2CC0">
          <w:pPr>
            <w:pStyle w:val="TOC1"/>
            <w:tabs>
              <w:tab w:val="right" w:leader="dot" w:pos="7930"/>
            </w:tabs>
            <w:spacing w:after="0" w:line="240" w:lineRule="auto"/>
            <w:rPr>
              <w:del w:id="298" w:author="NIZAR" w:date="2023-06-01T13:34:00Z"/>
              <w:rFonts w:ascii="Times New Roman" w:hAnsi="Times New Roman" w:cs="Times New Roman"/>
              <w:noProof/>
              <w:sz w:val="24"/>
            </w:rPr>
          </w:pPr>
          <w:del w:id="299" w:author="NIZAR" w:date="2023-06-01T13:34:00Z">
            <w:r w:rsidRPr="00E91F3C" w:rsidDel="00E91F3C">
              <w:rPr>
                <w:rPrChange w:id="300" w:author="NIZAR" w:date="2023-06-01T13:34:00Z">
                  <w:rPr>
                    <w:rStyle w:val="Hyperlink"/>
                    <w:rFonts w:ascii="Times New Roman" w:hAnsi="Times New Roman" w:cs="Times New Roman"/>
                    <w:noProof/>
                    <w:sz w:val="24"/>
                  </w:rPr>
                </w:rPrChange>
              </w:rPr>
              <w:delText>DAFTAR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7</w:delText>
            </w:r>
          </w:del>
        </w:p>
        <w:p w14:paraId="3E4F7EC4" w14:textId="6774DF63" w:rsidR="00FE7DF8" w:rsidRDefault="00FE7DF8" w:rsidP="002B2CC0">
          <w:pPr>
            <w:spacing w:line="240" w:lineRule="auto"/>
          </w:pPr>
          <w:r w:rsidRPr="00FE7DF8">
            <w:rPr>
              <w:rFonts w:ascii="Times New Roman" w:hAnsi="Times New Roman" w:cs="Times New Roman"/>
              <w:b/>
              <w:bCs/>
              <w:noProof/>
              <w:sz w:val="24"/>
            </w:rPr>
            <w:fldChar w:fldCharType="end"/>
          </w:r>
        </w:p>
      </w:sdtContent>
    </w:sdt>
    <w:p w14:paraId="4490BB7B" w14:textId="7F7530C7" w:rsidR="00554A2F" w:rsidRDefault="00554A2F">
      <w:r>
        <w:br w:type="page"/>
      </w:r>
    </w:p>
    <w:p w14:paraId="4DDD2CFE" w14:textId="55BAF074" w:rsidR="00554A2F" w:rsidRDefault="00554A2F" w:rsidP="00025AF9">
      <w:pPr>
        <w:pStyle w:val="Heading1"/>
        <w:numPr>
          <w:ilvl w:val="0"/>
          <w:numId w:val="0"/>
        </w:numPr>
        <w:ind w:left="360"/>
      </w:pPr>
      <w:bookmarkStart w:id="301" w:name="_Toc136518885"/>
      <w:r>
        <w:lastRenderedPageBreak/>
        <w:t>DAFTAR TABEL</w:t>
      </w:r>
      <w:bookmarkEnd w:id="301"/>
    </w:p>
    <w:p w14:paraId="3CAB431D" w14:textId="77777777" w:rsidR="00C94B6C" w:rsidRDefault="00C94B6C"/>
    <w:p w14:paraId="74AB5DDD" w14:textId="52C06CA5" w:rsidR="00962B27" w:rsidRDefault="00962B27">
      <w:r>
        <w:t>Asfasfasf</w:t>
      </w:r>
    </w:p>
    <w:p w14:paraId="3BEDD648" w14:textId="0DA45707" w:rsidR="003F0D96" w:rsidRDefault="003F0D96">
      <w:r>
        <w:br w:type="page"/>
      </w:r>
    </w:p>
    <w:p w14:paraId="65F324B8" w14:textId="37F98D51" w:rsidR="00120C5A" w:rsidRPr="00765A51" w:rsidRDefault="00120C5A" w:rsidP="00025AF9">
      <w:pPr>
        <w:pStyle w:val="Heading1"/>
      </w:pPr>
      <w:bookmarkStart w:id="302" w:name="_GoBack"/>
      <w:bookmarkEnd w:id="302"/>
      <w:r w:rsidRPr="00765A51">
        <w:lastRenderedPageBreak/>
        <w:br/>
      </w:r>
      <w:bookmarkStart w:id="303" w:name="_Toc136518886"/>
      <w:r w:rsidRPr="00765A51">
        <w:t>PENDAHULUAN</w:t>
      </w:r>
      <w:bookmarkStart w:id="304" w:name="_dp2kg4kz021g" w:colFirst="0" w:colLast="0"/>
      <w:bookmarkEnd w:id="303"/>
      <w:bookmarkEnd w:id="304"/>
    </w:p>
    <w:p w14:paraId="7BAF28D9" w14:textId="77777777" w:rsidR="00D04583" w:rsidRPr="00765A51" w:rsidRDefault="00D04583" w:rsidP="00D04583">
      <w:pPr>
        <w:rPr>
          <w:rFonts w:ascii="Times New Roman" w:hAnsi="Times New Roman" w:cs="Times New Roman"/>
          <w:sz w:val="24"/>
          <w:szCs w:val="24"/>
        </w:rPr>
      </w:pPr>
    </w:p>
    <w:p w14:paraId="0000003C" w14:textId="2A3434EA" w:rsidR="002B1F43" w:rsidRPr="00765A51" w:rsidRDefault="003B6358" w:rsidP="004826EE">
      <w:pPr>
        <w:pStyle w:val="Heading2"/>
      </w:pPr>
      <w:bookmarkStart w:id="305" w:name="_Toc136518887"/>
      <w:commentRangeStart w:id="306"/>
      <w:r w:rsidRPr="00765A51">
        <w:t>Latar</w:t>
      </w:r>
      <w:commentRangeEnd w:id="306"/>
      <w:r w:rsidR="00785542" w:rsidRPr="00765A51">
        <w:rPr>
          <w:rStyle w:val="CommentReference"/>
          <w:rFonts w:cs="Times New Roman"/>
          <w:sz w:val="24"/>
          <w:szCs w:val="24"/>
        </w:rPr>
        <w:commentReference w:id="306"/>
      </w:r>
      <w:r w:rsidRPr="00765A51">
        <w:t xml:space="preserve"> Belakang</w:t>
      </w:r>
      <w:bookmarkEnd w:id="305"/>
    </w:p>
    <w:p w14:paraId="0000003D" w14:textId="15FC77F3" w:rsidR="002B1F43" w:rsidRPr="00765A51" w:rsidRDefault="003B6358"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del w:id="30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0000003E" w14:textId="4BF6ACF2" w:rsidR="002B1F43"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del w:id="308"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K0h2yPGC","properties":{"formattedCitation":"(Jayani, 2019)","plainCitation":"(Jayani, 2019)","noteIndex":0},"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Jayani, 2019)</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Melihat pada data KPAI dengan rentang tahun 2011-2019 terinci sebanyak 574 anak laki-laki dan sebanyak 425 anak perempuan menjadi korban </w:t>
      </w:r>
      <w:del w:id="30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del w:id="310"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oQxevEP1","properties":{"formattedCitation":"(KPPPA Indonesia, 2022)","plainCitation":"(KPPPA Indonesia, 2022)","noteIndex":0},"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PPPA Indonesia, 2022)</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p>
    <w:p w14:paraId="25866963" w14:textId="5FC730E1" w:rsidR="00D6438D"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del w:id="311"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del w:id="31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del w:id="31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del w:id="31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sidR="00695BCE"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P7PnTlAW","properties":{"formattedCitation":"(Komisi Perlindungan Anak Indonesia, 2020)","plainCitation":"(Komisi Perlindungan Anak Indonesia, 2020)","noteIndex":0},"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omisi Perlindungan Anak Indonesia, 2020)</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Begitu banyak kasus </w:t>
      </w:r>
      <w:del w:id="31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mengurangi atau menghilangkan permasalah </w:t>
      </w:r>
      <w:del w:id="31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w:t>
      </w:r>
      <w:r w:rsidR="00D6438D" w:rsidRPr="00765A51">
        <w:rPr>
          <w:rFonts w:ascii="Times New Roman" w:eastAsia="Times New Roman" w:hAnsi="Times New Roman" w:cs="Times New Roman"/>
          <w:sz w:val="24"/>
          <w:szCs w:val="24"/>
        </w:rPr>
        <w:t xml:space="preserve"> </w:t>
      </w:r>
    </w:p>
    <w:p w14:paraId="12BD76A7" w14:textId="05ED8FFC" w:rsidR="00367567" w:rsidRPr="00765A51" w:rsidRDefault="009202CF" w:rsidP="000236B8">
      <w:pPr>
        <w:ind w:left="426" w:firstLine="720"/>
        <w:jc w:val="both"/>
        <w:rPr>
          <w:rFonts w:ascii="Times New Roman" w:eastAsia="Times New Roman" w:hAnsi="Times New Roman" w:cs="Times New Roman"/>
          <w:sz w:val="24"/>
          <w:szCs w:val="24"/>
        </w:rPr>
      </w:pPr>
      <w:commentRangeStart w:id="317"/>
      <w:r w:rsidRPr="00765A51">
        <w:rPr>
          <w:rFonts w:ascii="Times New Roman" w:eastAsia="Times New Roman" w:hAnsi="Times New Roman" w:cs="Times New Roman"/>
          <w:sz w:val="24"/>
          <w:szCs w:val="24"/>
        </w:rPr>
        <w:t>Sebuah serial drama film sebagai salah satu media untuk menyampaikan s</w:t>
      </w:r>
      <w:r w:rsidR="005B3697" w:rsidRPr="00765A51">
        <w:rPr>
          <w:rFonts w:ascii="Times New Roman" w:eastAsia="Times New Roman" w:hAnsi="Times New Roman" w:cs="Times New Roman"/>
          <w:sz w:val="24"/>
          <w:szCs w:val="24"/>
        </w:rPr>
        <w:t xml:space="preserve">ebuah pesan terhadap orang lain dengan kelebihan media ini yaitu pesan dapat dilihat secara visual, eskpresi sebagai pendukung pesan yang </w:t>
      </w:r>
      <w:r w:rsidR="005B3697" w:rsidRPr="00765A51">
        <w:rPr>
          <w:rFonts w:ascii="Times New Roman" w:eastAsia="Times New Roman" w:hAnsi="Times New Roman" w:cs="Times New Roman"/>
          <w:sz w:val="24"/>
          <w:szCs w:val="24"/>
        </w:rPr>
        <w:lastRenderedPageBreak/>
        <w:t>baik</w:t>
      </w:r>
      <w:r w:rsidR="004A5BA9" w:rsidRPr="00765A51">
        <w:rPr>
          <w:rFonts w:ascii="Times New Roman" w:eastAsia="Times New Roman" w:hAnsi="Times New Roman" w:cs="Times New Roman"/>
          <w:sz w:val="24"/>
          <w:szCs w:val="24"/>
        </w:rPr>
        <w:t xml:space="preserve"> untuk mendapatkan pemaknaan dari masyaraka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yC2fMGkL","properties":{"formattedCitation":"(Sudarto et al., 2015)","plainCitation":"(Sudarto et al., 2015)","noteIndex":0},"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Sudarto et al., 2015)</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00367567" w:rsidRPr="00765A51">
        <w:rPr>
          <w:rFonts w:ascii="Times New Roman" w:eastAsia="Times New Roman" w:hAnsi="Times New Roman" w:cs="Times New Roman"/>
          <w:sz w:val="24"/>
          <w:szCs w:val="24"/>
        </w:rPr>
        <w:t>Inilah serial drama film audiovisual memiliki peran penting dalam pe</w:t>
      </w:r>
      <w:r w:rsidR="00CE3AED" w:rsidRPr="00765A51">
        <w:rPr>
          <w:rFonts w:ascii="Times New Roman" w:eastAsia="Times New Roman" w:hAnsi="Times New Roman" w:cs="Times New Roman"/>
          <w:sz w:val="24"/>
          <w:szCs w:val="24"/>
        </w:rPr>
        <w:t xml:space="preserve">nyampain masyarakat yang efektif, mulai dari pesan edukasi dan sosial seperti </w:t>
      </w:r>
      <w:del w:id="318"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67567" w:rsidRPr="00765A51">
        <w:rPr>
          <w:rFonts w:ascii="Times New Roman" w:eastAsia="Times New Roman" w:hAnsi="Times New Roman" w:cs="Times New Roman"/>
          <w:sz w:val="24"/>
          <w:szCs w:val="24"/>
        </w:rPr>
        <w:t>.</w:t>
      </w:r>
      <w:r w:rsidR="00685132" w:rsidRPr="00765A51">
        <w:rPr>
          <w:rFonts w:ascii="Times New Roman" w:eastAsia="Times New Roman" w:hAnsi="Times New Roman" w:cs="Times New Roman"/>
          <w:sz w:val="24"/>
          <w:szCs w:val="24"/>
        </w:rPr>
        <w:t xml:space="preserve"> </w:t>
      </w:r>
      <w:commentRangeEnd w:id="317"/>
      <w:r w:rsidR="00327082" w:rsidRPr="00765A51">
        <w:rPr>
          <w:rFonts w:ascii="Times New Roman" w:eastAsia="Times New Roman" w:hAnsi="Times New Roman" w:cs="Times New Roman"/>
          <w:sz w:val="24"/>
          <w:szCs w:val="24"/>
        </w:rPr>
        <w:commentReference w:id="317"/>
      </w:r>
    </w:p>
    <w:p w14:paraId="07350FC7" w14:textId="7A8D0CB7" w:rsidR="00367567" w:rsidRPr="00765A51" w:rsidRDefault="00773DF6" w:rsidP="000236B8">
      <w:pPr>
        <w:ind w:left="426" w:firstLine="720"/>
        <w:jc w:val="both"/>
        <w:rPr>
          <w:rFonts w:ascii="Times New Roman" w:eastAsia="Times New Roman" w:hAnsi="Times New Roman" w:cs="Times New Roman"/>
          <w:sz w:val="24"/>
          <w:szCs w:val="24"/>
        </w:rPr>
      </w:pPr>
      <w:commentRangeStart w:id="319"/>
      <w:r w:rsidRPr="00765A51">
        <w:rPr>
          <w:rFonts w:ascii="Times New Roman" w:eastAsia="Times New Roman" w:hAnsi="Times New Roman" w:cs="Times New Roman"/>
          <w:sz w:val="24"/>
          <w:szCs w:val="24"/>
        </w:rPr>
        <w:t xml:space="preserve">Analisis perilaku </w:t>
      </w:r>
      <w:del w:id="320"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w:t>
      </w:r>
      <w:r w:rsidR="000D1478" w:rsidRPr="00765A51">
        <w:rPr>
          <w:rFonts w:ascii="Times New Roman" w:eastAsia="Times New Roman" w:hAnsi="Times New Roman" w:cs="Times New Roman"/>
          <w:sz w:val="24"/>
          <w:szCs w:val="24"/>
        </w:rPr>
        <w:t xml:space="preserve"> menggunakan analisis semiotik model Roland Barthes</w:t>
      </w:r>
      <w:r w:rsidR="00F26B74" w:rsidRPr="00765A51">
        <w:rPr>
          <w:rFonts w:ascii="Times New Roman" w:eastAsia="Times New Roman" w:hAnsi="Times New Roman" w:cs="Times New Roman"/>
          <w:sz w:val="24"/>
          <w:szCs w:val="24"/>
        </w:rPr>
        <w:t xml:space="preserve"> dengan dengan melihat tanda audio visual dalam serial drama tersebut. Pemaparan latar belakang </w:t>
      </w:r>
      <w:r w:rsidR="00685132" w:rsidRPr="00765A51">
        <w:rPr>
          <w:rFonts w:ascii="Times New Roman" w:eastAsia="Times New Roman" w:hAnsi="Times New Roman" w:cs="Times New Roman"/>
          <w:sz w:val="24"/>
          <w:szCs w:val="24"/>
        </w:rPr>
        <w:t xml:space="preserve">di atas, penulis meneliti Representasi </w:t>
      </w:r>
      <w:r w:rsidR="005410CC" w:rsidRPr="005410CC">
        <w:rPr>
          <w:rFonts w:ascii="Times New Roman" w:eastAsia="Times New Roman" w:hAnsi="Times New Roman" w:cs="Times New Roman"/>
          <w:i/>
          <w:sz w:val="24"/>
          <w:szCs w:val="24"/>
        </w:rPr>
        <w:t>Bullying</w:t>
      </w:r>
      <w:r w:rsidR="00685132" w:rsidRPr="00765A51">
        <w:rPr>
          <w:rFonts w:ascii="Times New Roman" w:eastAsia="Times New Roman" w:hAnsi="Times New Roman" w:cs="Times New Roman"/>
          <w:sz w:val="24"/>
          <w:szCs w:val="24"/>
        </w:rPr>
        <w:t xml:space="preserve"> dalam Serial Drama Korea Revenge Of Others 2022 (Analisis Semiotika Roland Barthes)</w:t>
      </w:r>
      <w:commentRangeEnd w:id="319"/>
      <w:r w:rsidR="00685132" w:rsidRPr="00765A51">
        <w:rPr>
          <w:rStyle w:val="CommentReference"/>
          <w:rFonts w:ascii="Times New Roman" w:hAnsi="Times New Roman" w:cs="Times New Roman"/>
          <w:sz w:val="24"/>
          <w:szCs w:val="24"/>
        </w:rPr>
        <w:commentReference w:id="319"/>
      </w:r>
    </w:p>
    <w:p w14:paraId="00000040" w14:textId="2BA1E842" w:rsidR="002B1F43" w:rsidRPr="00765A51" w:rsidRDefault="002B1F43">
      <w:pPr>
        <w:ind w:left="720"/>
        <w:jc w:val="both"/>
        <w:rPr>
          <w:rFonts w:ascii="Times New Roman" w:eastAsia="Times New Roman" w:hAnsi="Times New Roman" w:cs="Times New Roman"/>
          <w:sz w:val="24"/>
          <w:szCs w:val="24"/>
        </w:rPr>
      </w:pPr>
    </w:p>
    <w:p w14:paraId="045F6B8D" w14:textId="02D65301" w:rsidR="00333B39" w:rsidRPr="00765A51" w:rsidRDefault="00A33270" w:rsidP="004826EE">
      <w:pPr>
        <w:pStyle w:val="Heading2"/>
      </w:pPr>
      <w:bookmarkStart w:id="321" w:name="_Toc136518888"/>
      <w:r w:rsidRPr="00765A51">
        <w:t>Fakta Realitas</w:t>
      </w:r>
      <w:bookmarkEnd w:id="321"/>
    </w:p>
    <w:p w14:paraId="24C8308E" w14:textId="43BE5E42" w:rsidR="002A7BBC" w:rsidRPr="00765A51" w:rsidRDefault="005410CC" w:rsidP="005F242E">
      <w:pPr>
        <w:ind w:left="426" w:firstLine="720"/>
        <w:jc w:val="both"/>
        <w:rPr>
          <w:rFonts w:ascii="Times New Roman" w:eastAsia="Times New Roman" w:hAnsi="Times New Roman" w:cs="Times New Roman"/>
          <w:sz w:val="24"/>
          <w:szCs w:val="24"/>
        </w:rPr>
      </w:pPr>
      <w:r w:rsidRPr="005410CC">
        <w:rPr>
          <w:rFonts w:ascii="Times New Roman" w:hAnsi="Times New Roman" w:cs="Times New Roman"/>
          <w:i/>
          <w:sz w:val="24"/>
          <w:szCs w:val="24"/>
        </w:rPr>
        <w:t>Bullying</w:t>
      </w:r>
      <w:r w:rsidR="00E26936"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00E26936" w:rsidRPr="00765A51">
        <w:rPr>
          <w:rFonts w:ascii="Times New Roman" w:eastAsia="Times New Roman" w:hAnsi="Times New Roman" w:cs="Times New Roman"/>
          <w:sz w:val="24"/>
          <w:szCs w:val="24"/>
        </w:rPr>
        <w:t xml:space="preserve">seharusnya memberikan rasa aman dan melakukan pendidikan yaitu sekolah. Murid indonesia yang mengalami perundungan menurut  </w:t>
      </w:r>
      <w:r w:rsidR="008576AE" w:rsidRPr="00765A51">
        <w:rPr>
          <w:rFonts w:ascii="Times New Roman" w:eastAsia="Times New Roman" w:hAnsi="Times New Roman" w:cs="Times New Roman"/>
          <w:sz w:val="24"/>
          <w:szCs w:val="24"/>
        </w:rPr>
        <w:t>Organisation for Economic Co-operation and Development (OECD) 2019 yaitu sebanyak 41.1% murid.</w:t>
      </w:r>
    </w:p>
    <w:p w14:paraId="5C81AF99" w14:textId="17E0CCEE" w:rsidR="00305D8E" w:rsidRPr="00765A51" w:rsidRDefault="009E513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w:t>
      </w:r>
      <w:r w:rsidR="00305D8E" w:rsidRPr="00765A51">
        <w:rPr>
          <w:rFonts w:ascii="Times New Roman" w:eastAsia="Times New Roman" w:hAnsi="Times New Roman" w:cs="Times New Roman"/>
          <w:sz w:val="24"/>
          <w:szCs w:val="24"/>
        </w:rPr>
        <w:t xml:space="preserve">, </w:t>
      </w:r>
      <w:del w:id="32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05D8E"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w:t>
      </w:r>
      <w:r w:rsidR="00866F09" w:rsidRPr="00765A51">
        <w:rPr>
          <w:rFonts w:ascii="Times New Roman" w:eastAsia="Times New Roman" w:hAnsi="Times New Roman" w:cs="Times New Roman"/>
          <w:sz w:val="24"/>
          <w:szCs w:val="24"/>
        </w:rPr>
        <w:t xml:space="preserve"> didapatkan sebanyak 25% murid mengalami </w:t>
      </w:r>
      <w:del w:id="32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866F09" w:rsidRPr="00765A51">
        <w:rPr>
          <w:rFonts w:ascii="Times New Roman" w:eastAsia="Times New Roman" w:hAnsi="Times New Roman" w:cs="Times New Roman"/>
          <w:sz w:val="24"/>
          <w:szCs w:val="24"/>
        </w:rPr>
        <w:t>.</w:t>
      </w:r>
    </w:p>
    <w:p w14:paraId="3454D4FC" w14:textId="6F163551" w:rsidR="00C57746" w:rsidRPr="00765A51" w:rsidRDefault="00C03ED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Belum lama</w:t>
      </w:r>
      <w:r w:rsidR="005B26E2" w:rsidRPr="00765A51">
        <w:rPr>
          <w:rFonts w:ascii="Times New Roman" w:eastAsia="Times New Roman" w:hAnsi="Times New Roman" w:cs="Times New Roman"/>
          <w:sz w:val="24"/>
          <w:szCs w:val="24"/>
        </w:rPr>
        <w:t xml:space="preserve"> ini pada Senin 15 Mei 2023</w:t>
      </w:r>
      <w:r w:rsidRPr="00765A51">
        <w:rPr>
          <w:rFonts w:ascii="Times New Roman" w:eastAsia="Times New Roman" w:hAnsi="Times New Roman" w:cs="Times New Roman"/>
          <w:sz w:val="24"/>
          <w:szCs w:val="24"/>
        </w:rPr>
        <w:t xml:space="preserve">, terjadi kasus </w:t>
      </w:r>
      <w:del w:id="32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yang dilakukan yaitu secara fisik melakukan pengroyokan oleh kakak kelas yang mengakibatkan korban meninggal dunia pada 20 Mei 2023 setelah menjalani perawatan.</w:t>
      </w:r>
      <w:r w:rsidR="006562EA"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 xml:space="preserve">Dapat dilihat dari kasus di atas, </w:t>
      </w:r>
      <w:del w:id="32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C71451" w:rsidRPr="00765A51">
        <w:rPr>
          <w:rFonts w:ascii="Times New Roman" w:eastAsia="Times New Roman" w:hAnsi="Times New Roman" w:cs="Times New Roman"/>
          <w:sz w:val="24"/>
          <w:szCs w:val="24"/>
        </w:rPr>
        <w:t xml:space="preserve"> menjadi masalah sosial yang harus mendapatkan perhatian lebih dari semua pihak agar masalah sosial ini b</w:t>
      </w:r>
      <w:r w:rsidR="00A95C21" w:rsidRPr="00765A51">
        <w:rPr>
          <w:rFonts w:ascii="Times New Roman" w:eastAsia="Times New Roman" w:hAnsi="Times New Roman" w:cs="Times New Roman"/>
          <w:sz w:val="24"/>
          <w:szCs w:val="24"/>
        </w:rPr>
        <w:t>erkurang dan tidak terjadi lagi dengan memanfaatkan media massa atau media lain.</w:t>
      </w:r>
      <w:r w:rsidR="00F55C18" w:rsidRPr="00765A51">
        <w:rPr>
          <w:rFonts w:ascii="Times New Roman" w:eastAsia="Times New Roman" w:hAnsi="Times New Roman" w:cs="Times New Roman"/>
          <w:sz w:val="24"/>
          <w:szCs w:val="24"/>
        </w:rPr>
        <w:t xml:space="preserve"> Serta </w:t>
      </w:r>
      <w:r w:rsidR="006C5E9A" w:rsidRPr="00765A51">
        <w:rPr>
          <w:rFonts w:ascii="Times New Roman" w:eastAsia="Times New Roman" w:hAnsi="Times New Roman" w:cs="Times New Roman"/>
          <w:sz w:val="24"/>
          <w:szCs w:val="24"/>
        </w:rPr>
        <w:t xml:space="preserve">hal penting lainnya yaitu korban </w:t>
      </w:r>
      <w:del w:id="32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del w:id="32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akan melakukan tindakan yang jauh lebih parah kepada korban.</w:t>
      </w:r>
      <w:r w:rsidR="00907DC3" w:rsidRPr="00765A51">
        <w:rPr>
          <w:rFonts w:ascii="Times New Roman" w:eastAsia="Times New Roman" w:hAnsi="Times New Roman" w:cs="Times New Roman"/>
          <w:sz w:val="24"/>
          <w:szCs w:val="24"/>
        </w:rPr>
        <w:t xml:space="preserve"> Melihat penelitian Long-Term Profiles of </w:t>
      </w:r>
      <w:r w:rsidR="005410CC" w:rsidRPr="005410CC">
        <w:rPr>
          <w:rFonts w:ascii="Times New Roman" w:eastAsia="Times New Roman" w:hAnsi="Times New Roman" w:cs="Times New Roman"/>
          <w:i/>
          <w:sz w:val="24"/>
          <w:szCs w:val="24"/>
        </w:rPr>
        <w:t>Bullying</w:t>
      </w:r>
      <w:r w:rsidR="00907DC3" w:rsidRPr="00765A51">
        <w:rPr>
          <w:rFonts w:ascii="Times New Roman" w:eastAsia="Times New Roman" w:hAnsi="Times New Roman" w:cs="Times New Roman"/>
          <w:sz w:val="24"/>
          <w:szCs w:val="24"/>
        </w:rPr>
        <w:t xml:space="preserve"> Victims and Aggressors: A Retrospective Study oleh Mario Valea Pozo, efek samping </w:t>
      </w:r>
      <w:r w:rsidR="00D4554C" w:rsidRPr="00765A51">
        <w:rPr>
          <w:rFonts w:ascii="Times New Roman" w:eastAsia="Times New Roman" w:hAnsi="Times New Roman" w:cs="Times New Roman"/>
          <w:sz w:val="24"/>
          <w:szCs w:val="24"/>
        </w:rPr>
        <w:t xml:space="preserve">dari </w:t>
      </w:r>
      <w:del w:id="328"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D4554C" w:rsidRPr="00765A51">
        <w:rPr>
          <w:rFonts w:ascii="Times New Roman" w:eastAsia="Times New Roman" w:hAnsi="Times New Roman" w:cs="Times New Roman"/>
          <w:sz w:val="24"/>
          <w:szCs w:val="24"/>
        </w:rPr>
        <w:t xml:space="preserve"> yang terjadi pada korban memiliki efek samping secara jangka panjang dalam psikologisnya.</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6GNHqcnP","properties":{"formattedCitation":"(Valera-Pozo et al., 2021)","plainCitation":"(Valera-Pozo et al., 2021)","noteIndex":0},"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Valera-Pozo et al., 2021)</w:t>
      </w:r>
      <w:r w:rsidR="006F2D9C" w:rsidRPr="00765A51">
        <w:rPr>
          <w:rFonts w:ascii="Times New Roman" w:eastAsia="Times New Roman" w:hAnsi="Times New Roman" w:cs="Times New Roman"/>
          <w:sz w:val="24"/>
          <w:szCs w:val="24"/>
        </w:rPr>
        <w:fldChar w:fldCharType="end"/>
      </w:r>
    </w:p>
    <w:p w14:paraId="733AF320" w14:textId="532C7E43" w:rsidR="00A33270" w:rsidRPr="00765A51" w:rsidRDefault="005410CC" w:rsidP="005F242E">
      <w:pPr>
        <w:ind w:left="426" w:firstLine="720"/>
        <w:jc w:val="both"/>
        <w:rPr>
          <w:rFonts w:ascii="Times New Roman" w:hAnsi="Times New Roman" w:cs="Times New Roman"/>
          <w:sz w:val="24"/>
          <w:szCs w:val="24"/>
        </w:rPr>
      </w:pPr>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yang dulu dilakukan secara langsung, </w:t>
      </w:r>
      <w:r w:rsidR="00086F49" w:rsidRPr="00765A51">
        <w:rPr>
          <w:rFonts w:ascii="Times New Roman" w:eastAsia="Times New Roman" w:hAnsi="Times New Roman" w:cs="Times New Roman"/>
          <w:sz w:val="24"/>
          <w:szCs w:val="24"/>
        </w:rPr>
        <w:t>sekarang</w:t>
      </w:r>
      <w:r w:rsidR="0055303B" w:rsidRPr="00765A51">
        <w:rPr>
          <w:rFonts w:ascii="Times New Roman" w:eastAsia="Times New Roman" w:hAnsi="Times New Roman" w:cs="Times New Roman"/>
          <w:sz w:val="24"/>
          <w:szCs w:val="24"/>
        </w:rPr>
        <w:t xml:space="preserve"> dengan perkembangan teknologi lahirlah dunia maya internet, orang lebih mudah untuk melakukan </w:t>
      </w:r>
      <w:del w:id="329"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tanpa memperlihatkan identitas </w:t>
      </w:r>
      <w:r w:rsidR="00806EAA" w:rsidRPr="00765A51">
        <w:rPr>
          <w:rFonts w:ascii="Times New Roman" w:eastAsia="Times New Roman" w:hAnsi="Times New Roman" w:cs="Times New Roman"/>
          <w:sz w:val="24"/>
          <w:szCs w:val="24"/>
        </w:rPr>
        <w:t xml:space="preserve">asli </w:t>
      </w:r>
      <w:r w:rsidR="0055303B" w:rsidRPr="00765A51">
        <w:rPr>
          <w:rFonts w:ascii="Times New Roman" w:eastAsia="Times New Roman" w:hAnsi="Times New Roman" w:cs="Times New Roman"/>
          <w:sz w:val="24"/>
          <w:szCs w:val="24"/>
        </w:rPr>
        <w:t>mereka.</w:t>
      </w:r>
      <w:r w:rsidR="004706D1" w:rsidRPr="00765A51">
        <w:rPr>
          <w:rFonts w:ascii="Times New Roman" w:eastAsia="Times New Roman" w:hAnsi="Times New Roman" w:cs="Times New Roman"/>
          <w:sz w:val="24"/>
          <w:szCs w:val="24"/>
        </w:rPr>
        <w:t xml:space="preserve"> Ini berkaitan dengan konsekuensi adanya media sosial </w:t>
      </w:r>
      <w:r w:rsidR="004A5212" w:rsidRPr="00765A51">
        <w:rPr>
          <w:rFonts w:ascii="Times New Roman" w:eastAsia="Times New Roman" w:hAnsi="Times New Roman" w:cs="Times New Roman"/>
          <w:sz w:val="24"/>
          <w:szCs w:val="24"/>
        </w:rPr>
        <w:t>cyberspace</w:t>
      </w:r>
      <w:r w:rsidR="004706D1" w:rsidRPr="00765A51">
        <w:rPr>
          <w:rFonts w:ascii="Times New Roman" w:eastAsia="Times New Roman" w:hAnsi="Times New Roman" w:cs="Times New Roman"/>
          <w:sz w:val="24"/>
          <w:szCs w:val="24"/>
        </w:rPr>
        <w:t xml:space="preserve"> yaitu judgement atau penilaian oleh orang lain yang berdampak </w:t>
      </w:r>
      <w:r w:rsidR="004706D1" w:rsidRPr="00765A51">
        <w:rPr>
          <w:rFonts w:ascii="Times New Roman" w:hAnsi="Times New Roman" w:cs="Times New Roman"/>
          <w:sz w:val="24"/>
          <w:szCs w:val="24"/>
        </w:rPr>
        <w:t xml:space="preserve">pada sulit sesorang orang untuk </w:t>
      </w:r>
      <w:r w:rsidR="004A5212" w:rsidRPr="00765A51">
        <w:rPr>
          <w:rFonts w:ascii="Times New Roman" w:hAnsi="Times New Roman" w:cs="Times New Roman"/>
          <w:sz w:val="24"/>
          <w:szCs w:val="24"/>
        </w:rPr>
        <w:t xml:space="preserve">mengekspresikan diri di </w:t>
      </w:r>
      <w:r w:rsidR="004A5212" w:rsidRPr="00765A51">
        <w:rPr>
          <w:rFonts w:ascii="Times New Roman" w:hAnsi="Times New Roman" w:cs="Times New Roman"/>
          <w:i/>
          <w:sz w:val="24"/>
          <w:szCs w:val="24"/>
        </w:rPr>
        <w:t>cyberspace</w:t>
      </w:r>
      <w:r w:rsidR="004A5212" w:rsidRPr="00765A51">
        <w:rPr>
          <w:rFonts w:ascii="Times New Roman" w:hAnsi="Times New Roman" w:cs="Times New Roman"/>
          <w:sz w:val="24"/>
          <w:szCs w:val="24"/>
        </w:rPr>
        <w:t xml:space="preserve">, ketakutan mendapatkan </w:t>
      </w:r>
      <w:del w:id="330" w:author="NIZAR" w:date="2023-05-25T09:09:00Z">
        <w:r w:rsidR="00056B63"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r w:rsidR="004A5212" w:rsidRPr="00765A51">
        <w:rPr>
          <w:rFonts w:ascii="Times New Roman" w:hAnsi="Times New Roman" w:cs="Times New Roman"/>
          <w:sz w:val="24"/>
          <w:szCs w:val="24"/>
        </w:rPr>
        <w:t xml:space="preserve"> yang dapat menyakiti mental psikologis.</w:t>
      </w:r>
    </w:p>
    <w:p w14:paraId="57B6F816" w14:textId="234C5E3A" w:rsidR="0071414D" w:rsidRPr="0071414D" w:rsidRDefault="0071414D" w:rsidP="004E43D4">
      <w:pPr>
        <w:pStyle w:val="Caption"/>
        <w:keepNext/>
        <w:rPr>
          <w:rFonts w:ascii="Times New Roman" w:hAnsi="Times New Roman" w:cs="Times New Roman"/>
          <w:i w:val="0"/>
          <w:color w:val="auto"/>
          <w:sz w:val="24"/>
          <w:szCs w:val="24"/>
        </w:rPr>
      </w:pPr>
    </w:p>
    <w:p w14:paraId="11AE8004" w14:textId="7133498C" w:rsidR="004E43D4" w:rsidRPr="00AE1720" w:rsidRDefault="004E43D4">
      <w:pPr>
        <w:pStyle w:val="Caption"/>
        <w:keepNext/>
        <w:jc w:val="center"/>
        <w:rPr>
          <w:i w:val="0"/>
          <w:color w:val="auto"/>
          <w:rPrChange w:id="331" w:author="NIZAR" w:date="2023-06-01T13:38:00Z">
            <w:rPr/>
          </w:rPrChange>
        </w:rPr>
        <w:pPrChange w:id="332" w:author="NIZAR" w:date="2023-06-01T13:38:00Z">
          <w:pPr>
            <w:pStyle w:val="Caption"/>
            <w:keepNext/>
          </w:pPr>
        </w:pPrChange>
      </w:pPr>
      <w:r w:rsidRPr="00AE1720">
        <w:rPr>
          <w:i w:val="0"/>
          <w:color w:val="auto"/>
          <w:rPrChange w:id="333" w:author="NIZAR" w:date="2023-06-01T13:38:00Z">
            <w:rPr/>
          </w:rPrChange>
        </w:rPr>
        <w:t xml:space="preserve">Tabel </w:t>
      </w:r>
      <w:r w:rsidRPr="00AE1720">
        <w:rPr>
          <w:i w:val="0"/>
          <w:color w:val="auto"/>
          <w:rPrChange w:id="334" w:author="NIZAR" w:date="2023-06-01T13:38:00Z">
            <w:rPr/>
          </w:rPrChange>
        </w:rPr>
        <w:fldChar w:fldCharType="begin"/>
      </w:r>
      <w:r w:rsidRPr="00AE1720">
        <w:rPr>
          <w:i w:val="0"/>
          <w:color w:val="auto"/>
          <w:rPrChange w:id="335" w:author="NIZAR" w:date="2023-06-01T13:38:00Z">
            <w:rPr/>
          </w:rPrChange>
        </w:rPr>
        <w:instrText xml:space="preserve"> SEQ Tabel \* ARABIC </w:instrText>
      </w:r>
      <w:r w:rsidRPr="00AE1720">
        <w:rPr>
          <w:i w:val="0"/>
          <w:color w:val="auto"/>
          <w:rPrChange w:id="336" w:author="NIZAR" w:date="2023-06-01T13:38:00Z">
            <w:rPr/>
          </w:rPrChange>
        </w:rPr>
        <w:fldChar w:fldCharType="separate"/>
      </w:r>
      <w:r w:rsidR="002C50BB" w:rsidRPr="00AE1720">
        <w:rPr>
          <w:i w:val="0"/>
          <w:noProof/>
          <w:color w:val="auto"/>
          <w:rPrChange w:id="337" w:author="NIZAR" w:date="2023-06-01T13:38:00Z">
            <w:rPr>
              <w:noProof/>
            </w:rPr>
          </w:rPrChange>
        </w:rPr>
        <w:t>1</w:t>
      </w:r>
      <w:r w:rsidRPr="00AE1720">
        <w:rPr>
          <w:i w:val="0"/>
          <w:color w:val="auto"/>
          <w:rPrChange w:id="338" w:author="NIZAR" w:date="2023-06-01T13:38:00Z">
            <w:rPr/>
          </w:rPrChange>
        </w:rPr>
        <w:fldChar w:fldCharType="end"/>
      </w:r>
      <w:r w:rsidRPr="00AE1720">
        <w:rPr>
          <w:i w:val="0"/>
          <w:color w:val="auto"/>
          <w:rPrChange w:id="339" w:author="NIZAR" w:date="2023-06-01T13:38:00Z">
            <w:rPr/>
          </w:rPrChange>
        </w:rPr>
        <w:t>.Cyber</w:t>
      </w:r>
      <w:r w:rsidR="005410CC" w:rsidRPr="00AE1720">
        <w:rPr>
          <w:i w:val="0"/>
          <w:color w:val="auto"/>
          <w:rPrChange w:id="340" w:author="NIZAR" w:date="2023-06-01T13:38:00Z">
            <w:rPr/>
          </w:rPrChange>
        </w:rPr>
        <w:t>bullying</w:t>
      </w:r>
      <w:r w:rsidRPr="00AE1720">
        <w:rPr>
          <w:i w:val="0"/>
          <w:color w:val="auto"/>
          <w:rPrChange w:id="341" w:author="NIZAR" w:date="2023-06-01T13:38:00Z">
            <w:rPr/>
          </w:rPrChange>
        </w:rPr>
        <w:t xml:space="preserve"> Tahun 2023 - Georgi Todorov</w:t>
      </w:r>
    </w:p>
    <w:tbl>
      <w:tblPr>
        <w:tblW w:w="7938" w:type="dxa"/>
        <w:tblInd w:w="-5" w:type="dxa"/>
        <w:tblLook w:val="04A0" w:firstRow="1" w:lastRow="0" w:firstColumn="1" w:lastColumn="0" w:noHBand="0" w:noVBand="1"/>
      </w:tblPr>
      <w:tblGrid>
        <w:gridCol w:w="570"/>
        <w:gridCol w:w="1698"/>
        <w:gridCol w:w="5670"/>
      </w:tblGrid>
      <w:tr w:rsidR="00FE5969" w:rsidRPr="00765A51" w14:paraId="32B5CA63" w14:textId="77777777" w:rsidTr="005F242E">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1580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4BDBC024" w14:textId="72A20B86"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w:t>
            </w:r>
            <w:r w:rsidR="00377195" w:rsidRPr="00765A51">
              <w:rPr>
                <w:rFonts w:ascii="Times New Roman" w:eastAsia="Times New Roman" w:hAnsi="Times New Roman" w:cs="Times New Roman"/>
                <w:color w:val="000000"/>
                <w:sz w:val="24"/>
                <w:szCs w:val="24"/>
              </w:rPr>
              <w:t xml:space="preserv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4867019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FE5969" w:rsidRPr="00765A51" w14:paraId="25060833"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322167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DC4157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767942D6"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FE5969" w:rsidRPr="00765A51" w14:paraId="2834AD1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3755B2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7835C93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42754714"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FE5969" w:rsidRPr="00765A51" w14:paraId="559A1A05" w14:textId="77777777" w:rsidTr="005F242E">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E161F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6C77F7F3"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51702075" w14:textId="76DC1752"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del w:id="342"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FE5969" w:rsidRPr="00765A51" w14:paraId="5F8B7925"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E512C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560E116B"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74BF0764" w14:textId="2CF036CC"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del w:id="343"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FE5969" w:rsidRPr="00765A51" w14:paraId="4470762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B356F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6F1CD38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3FEB6437"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FE5969" w:rsidRPr="00765A51" w14:paraId="6171EC10" w14:textId="77777777" w:rsidTr="005F242E">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71D71E"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0F5653AC"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7DD4A2AE" w14:textId="55434D1B"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del w:id="344"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FE5969" w:rsidRPr="00765A51" w14:paraId="6319F3CC"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A7A0F95"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67B4A4F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182874EA"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1F53F57B" w14:textId="77777777" w:rsidR="00FE5969" w:rsidRPr="00765A51" w:rsidRDefault="00FE5969" w:rsidP="00A33270">
      <w:pPr>
        <w:rPr>
          <w:rFonts w:ascii="Times New Roman" w:hAnsi="Times New Roman" w:cs="Times New Roman"/>
          <w:sz w:val="24"/>
          <w:szCs w:val="24"/>
        </w:rPr>
      </w:pPr>
    </w:p>
    <w:p w14:paraId="6C90F2DA" w14:textId="41F137A7" w:rsidR="00333B39" w:rsidRPr="00765A51" w:rsidRDefault="00333B39" w:rsidP="008F4BAB">
      <w:pPr>
        <w:jc w:val="both"/>
        <w:rPr>
          <w:rFonts w:ascii="Times New Roman" w:eastAsia="Times New Roman" w:hAnsi="Times New Roman" w:cs="Times New Roman"/>
          <w:sz w:val="24"/>
          <w:szCs w:val="24"/>
        </w:rPr>
      </w:pPr>
    </w:p>
    <w:p w14:paraId="00000041" w14:textId="24B2281B" w:rsidR="002B1F43" w:rsidRPr="00765A51" w:rsidRDefault="003B6358" w:rsidP="004826EE">
      <w:pPr>
        <w:pStyle w:val="Heading2"/>
      </w:pPr>
      <w:bookmarkStart w:id="345" w:name="_7k27wcoldnqb" w:colFirst="0" w:colLast="0"/>
      <w:bookmarkStart w:id="346" w:name="_Toc136518889"/>
      <w:bookmarkEnd w:id="345"/>
      <w:r w:rsidRPr="00765A51">
        <w:t>Rumusan Masalah</w:t>
      </w:r>
      <w:bookmarkEnd w:id="346"/>
    </w:p>
    <w:p w14:paraId="0F5656CA" w14:textId="79D8F628" w:rsidR="00F16CAD" w:rsidRPr="00765A51" w:rsidRDefault="002C628D"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Berdasarkan latar belakang diatas dengan batas </w:t>
      </w:r>
      <w:r w:rsidR="00F16CAD" w:rsidRPr="00765A51">
        <w:rPr>
          <w:rFonts w:ascii="Times New Roman" w:hAnsi="Times New Roman" w:cs="Times New Roman"/>
          <w:sz w:val="24"/>
          <w:szCs w:val="24"/>
        </w:rPr>
        <w:t>masalah, maka masalah yang diangkat dalam penelitian ini sebagai berikut:</w:t>
      </w:r>
    </w:p>
    <w:p w14:paraId="79610D1E" w14:textId="0775D24A" w:rsidR="00956526" w:rsidRPr="00765A51" w:rsidRDefault="00956526">
      <w:pPr>
        <w:pStyle w:val="ListParagraph"/>
        <w:numPr>
          <w:ilvl w:val="0"/>
          <w:numId w:val="5"/>
        </w:numPr>
        <w:ind w:left="851"/>
        <w:jc w:val="both"/>
        <w:rPr>
          <w:rFonts w:ascii="Times New Roman" w:hAnsi="Times New Roman" w:cs="Times New Roman"/>
          <w:sz w:val="24"/>
          <w:szCs w:val="24"/>
        </w:rPr>
        <w:pPrChange w:id="347" w:author="NIZAR" w:date="2023-05-23T14:15:00Z">
          <w:pPr>
            <w:pStyle w:val="ListParagraph"/>
            <w:numPr>
              <w:ilvl w:val="3"/>
              <w:numId w:val="1"/>
            </w:numPr>
            <w:ind w:left="426" w:hanging="360"/>
          </w:pPr>
        </w:pPrChange>
      </w:pPr>
      <w:r w:rsidRPr="00765A51">
        <w:rPr>
          <w:rFonts w:ascii="Times New Roman" w:hAnsi="Times New Roman" w:cs="Times New Roman"/>
          <w:sz w:val="24"/>
          <w:szCs w:val="24"/>
        </w:rPr>
        <w:t xml:space="preserve">Bagaimana representasi terhadap </w:t>
      </w:r>
      <w:del w:id="348"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w:t>
      </w:r>
      <w:r w:rsidR="009E37B3" w:rsidRPr="00765A51">
        <w:rPr>
          <w:rFonts w:ascii="Times New Roman" w:hAnsi="Times New Roman" w:cs="Times New Roman"/>
          <w:sz w:val="24"/>
          <w:szCs w:val="24"/>
        </w:rPr>
        <w:t>Revenge Of Others</w:t>
      </w:r>
      <w:r w:rsidRPr="00765A51">
        <w:rPr>
          <w:rFonts w:ascii="Times New Roman" w:hAnsi="Times New Roman" w:cs="Times New Roman"/>
          <w:sz w:val="24"/>
          <w:szCs w:val="24"/>
        </w:rPr>
        <w:t xml:space="preserve"> 2022 dengan Analisis Semiotika Roland Barthes?</w:t>
      </w:r>
    </w:p>
    <w:p w14:paraId="04378A5B" w14:textId="01C80DC5" w:rsidR="002C628D" w:rsidRPr="00765A51" w:rsidRDefault="002C628D" w:rsidP="0007117C">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del w:id="349"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67C05886" w14:textId="77777777" w:rsidR="00956526" w:rsidRPr="00765A51" w:rsidRDefault="00956526" w:rsidP="00956526">
      <w:pPr>
        <w:rPr>
          <w:rFonts w:ascii="Times New Roman" w:hAnsi="Times New Roman" w:cs="Times New Roman"/>
          <w:sz w:val="24"/>
          <w:szCs w:val="24"/>
        </w:rPr>
      </w:pPr>
    </w:p>
    <w:p w14:paraId="00000042" w14:textId="0B2D3056" w:rsidR="002B1F43" w:rsidRPr="00765A51" w:rsidRDefault="003B6358" w:rsidP="004826EE">
      <w:pPr>
        <w:pStyle w:val="Heading2"/>
      </w:pPr>
      <w:bookmarkStart w:id="350" w:name="_qgtyuzs2we0p" w:colFirst="0" w:colLast="0"/>
      <w:bookmarkStart w:id="351" w:name="_Toc136518890"/>
      <w:bookmarkEnd w:id="350"/>
      <w:r w:rsidRPr="00765A51">
        <w:t>Tujuan</w:t>
      </w:r>
      <w:r w:rsidR="0094312E" w:rsidRPr="00765A51">
        <w:t xml:space="preserve"> Penelitian</w:t>
      </w:r>
      <w:bookmarkEnd w:id="351"/>
    </w:p>
    <w:p w14:paraId="2DAEBC7F" w14:textId="24A9EB4D" w:rsidR="00012C16" w:rsidRPr="00765A51" w:rsidRDefault="00012C16"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7F594652" w14:textId="06307C93" w:rsidR="009E37B3" w:rsidRPr="00765A51" w:rsidRDefault="00203880">
      <w:pPr>
        <w:pStyle w:val="ListParagraph"/>
        <w:numPr>
          <w:ilvl w:val="0"/>
          <w:numId w:val="15"/>
        </w:numPr>
        <w:ind w:left="851"/>
        <w:jc w:val="both"/>
        <w:rPr>
          <w:rFonts w:ascii="Times New Roman" w:hAnsi="Times New Roman" w:cs="Times New Roman"/>
          <w:sz w:val="24"/>
          <w:szCs w:val="24"/>
        </w:rPr>
        <w:pPrChange w:id="352" w:author="NIZAR" w:date="2023-05-23T14:15:00Z">
          <w:pPr/>
        </w:pPrChange>
      </w:pPr>
      <w:r w:rsidRPr="00765A51">
        <w:rPr>
          <w:rFonts w:ascii="Times New Roman" w:hAnsi="Times New Roman" w:cs="Times New Roman"/>
          <w:sz w:val="24"/>
          <w:szCs w:val="24"/>
        </w:rPr>
        <w:t>Mengetahui</w:t>
      </w:r>
      <w:r w:rsidR="009E37B3" w:rsidRPr="00765A51">
        <w:rPr>
          <w:rFonts w:ascii="Times New Roman" w:hAnsi="Times New Roman" w:cs="Times New Roman"/>
          <w:sz w:val="24"/>
          <w:szCs w:val="24"/>
        </w:rPr>
        <w:t xml:space="preserve"> representasi terhadap perilaku </w:t>
      </w:r>
      <w:del w:id="353"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009E37B3" w:rsidRPr="00765A51">
        <w:rPr>
          <w:rFonts w:ascii="Times New Roman" w:hAnsi="Times New Roman" w:cs="Times New Roman"/>
          <w:sz w:val="24"/>
          <w:szCs w:val="24"/>
        </w:rPr>
        <w:t xml:space="preserve"> dalam serial drama korea Revenge Of Others 2022 dengan Analisis Semiotika Roland Barthes</w:t>
      </w:r>
    </w:p>
    <w:p w14:paraId="45BCE520" w14:textId="49A3BBCF" w:rsidR="00203880" w:rsidRPr="00765A51" w:rsidRDefault="00203880" w:rsidP="0007117C">
      <w:pPr>
        <w:pStyle w:val="ListParagraph"/>
        <w:numPr>
          <w:ilvl w:val="0"/>
          <w:numId w:val="1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del w:id="354"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59BAC001" w14:textId="77777777" w:rsidR="007A2431" w:rsidRPr="00765A51" w:rsidRDefault="007A2431" w:rsidP="007A2431">
      <w:pPr>
        <w:pStyle w:val="ListParagraph"/>
        <w:ind w:left="426"/>
        <w:jc w:val="both"/>
        <w:rPr>
          <w:rFonts w:ascii="Times New Roman" w:hAnsi="Times New Roman" w:cs="Times New Roman"/>
          <w:sz w:val="24"/>
          <w:szCs w:val="24"/>
        </w:rPr>
      </w:pPr>
    </w:p>
    <w:p w14:paraId="75A501A5" w14:textId="4D93AC5D" w:rsidR="00E13599" w:rsidRPr="00765A51" w:rsidRDefault="00E13599" w:rsidP="004826EE">
      <w:pPr>
        <w:pStyle w:val="Heading2"/>
      </w:pPr>
      <w:bookmarkStart w:id="355" w:name="_Toc136518891"/>
      <w:r w:rsidRPr="00765A51">
        <w:t>Manfaat Penelitian</w:t>
      </w:r>
      <w:bookmarkEnd w:id="355"/>
    </w:p>
    <w:p w14:paraId="35483810" w14:textId="535574BE"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106C7046" w14:textId="32A43F1A" w:rsidR="00E13599"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del w:id="356" w:author="NIZAR" w:date="2023-05-25T09:09:00Z">
        <w:r w:rsidR="00056B63" w:rsidRPr="00765A51" w:rsidDel="00743610">
          <w:rPr>
            <w:rFonts w:ascii="Times New Roman" w:hAnsi="Times New Roman" w:cs="Times New Roman"/>
            <w:i/>
            <w:sz w:val="24"/>
            <w:szCs w:val="24"/>
          </w:rPr>
          <w:lastRenderedPageBreak/>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w:t>
      </w:r>
      <w:r w:rsidR="00056B63" w:rsidRPr="00765A51">
        <w:rPr>
          <w:rFonts w:ascii="Times New Roman" w:hAnsi="Times New Roman" w:cs="Times New Roman"/>
          <w:sz w:val="24"/>
          <w:szCs w:val="24"/>
        </w:rPr>
        <w:t>drama korea</w:t>
      </w:r>
      <w:r w:rsidR="002D1404" w:rsidRPr="00765A51">
        <w:rPr>
          <w:rFonts w:ascii="Times New Roman" w:hAnsi="Times New Roman" w:cs="Times New Roman"/>
          <w:sz w:val="24"/>
          <w:szCs w:val="24"/>
        </w:rPr>
        <w:t xml:space="preserve"> serta menjadi memperkaya referensi semiotika dengan model </w:t>
      </w:r>
      <w:r w:rsidR="008F2E99" w:rsidRPr="00765A51">
        <w:rPr>
          <w:rFonts w:ascii="Times New Roman" w:hAnsi="Times New Roman" w:cs="Times New Roman"/>
          <w:sz w:val="24"/>
          <w:szCs w:val="24"/>
        </w:rPr>
        <w:t>Roland Barthes</w:t>
      </w:r>
      <w:r w:rsidR="002D1404" w:rsidRPr="00765A51">
        <w:rPr>
          <w:rFonts w:ascii="Times New Roman" w:hAnsi="Times New Roman" w:cs="Times New Roman"/>
          <w:sz w:val="24"/>
          <w:szCs w:val="24"/>
        </w:rPr>
        <w:t>.</w:t>
      </w:r>
    </w:p>
    <w:p w14:paraId="1B402BE8" w14:textId="77777777" w:rsidR="00856C41" w:rsidRPr="00765A51" w:rsidRDefault="00856C41" w:rsidP="003B51D2">
      <w:pPr>
        <w:pStyle w:val="ListParagraph"/>
        <w:ind w:left="709" w:firstLine="720"/>
        <w:jc w:val="both"/>
        <w:rPr>
          <w:rFonts w:ascii="Times New Roman" w:hAnsi="Times New Roman" w:cs="Times New Roman"/>
          <w:sz w:val="24"/>
          <w:szCs w:val="24"/>
        </w:rPr>
      </w:pPr>
    </w:p>
    <w:p w14:paraId="2B8FCE25" w14:textId="37AA1D81"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w:t>
      </w:r>
      <w:r w:rsidR="002A39D8" w:rsidRPr="00765A51">
        <w:rPr>
          <w:rFonts w:ascii="Times New Roman" w:hAnsi="Times New Roman" w:cs="Times New Roman"/>
          <w:sz w:val="24"/>
          <w:szCs w:val="24"/>
        </w:rPr>
        <w:t>ra</w:t>
      </w:r>
      <w:r w:rsidRPr="00765A51">
        <w:rPr>
          <w:rFonts w:ascii="Times New Roman" w:hAnsi="Times New Roman" w:cs="Times New Roman"/>
          <w:sz w:val="24"/>
          <w:szCs w:val="24"/>
        </w:rPr>
        <w:t>ktis</w:t>
      </w:r>
    </w:p>
    <w:p w14:paraId="61970DBA" w14:textId="344789DE" w:rsidR="00513270"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w:t>
      </w:r>
      <w:r w:rsidR="00E82EDC" w:rsidRPr="00765A51">
        <w:rPr>
          <w:rFonts w:ascii="Times New Roman" w:hAnsi="Times New Roman" w:cs="Times New Roman"/>
          <w:sz w:val="24"/>
          <w:szCs w:val="24"/>
        </w:rPr>
        <w:t xml:space="preserve"> bidang</w:t>
      </w:r>
      <w:r w:rsidRPr="00765A51">
        <w:rPr>
          <w:rFonts w:ascii="Times New Roman" w:hAnsi="Times New Roman" w:cs="Times New Roman"/>
          <w:sz w:val="24"/>
          <w:szCs w:val="24"/>
        </w:rPr>
        <w:t xml:space="preserve"> </w:t>
      </w:r>
      <w:r w:rsidR="00E82EDC" w:rsidRPr="00765A51">
        <w:rPr>
          <w:rFonts w:ascii="Times New Roman" w:hAnsi="Times New Roman" w:cs="Times New Roman"/>
          <w:sz w:val="24"/>
          <w:szCs w:val="24"/>
        </w:rPr>
        <w:t>keilmuan komunikasi</w:t>
      </w:r>
      <w:r w:rsidR="00155837" w:rsidRPr="00765A51">
        <w:rPr>
          <w:rFonts w:ascii="Times New Roman" w:hAnsi="Times New Roman" w:cs="Times New Roman"/>
          <w:sz w:val="24"/>
          <w:szCs w:val="24"/>
        </w:rPr>
        <w:t xml:space="preserve"> serta dapat menjadi sumber pengetahuan bagi masyarakat secara luas dalam hal ilmu komunikasi semiotik</w:t>
      </w:r>
      <w:r w:rsidR="00E82EDC" w:rsidRPr="00765A51">
        <w:rPr>
          <w:rFonts w:ascii="Times New Roman" w:hAnsi="Times New Roman" w:cs="Times New Roman"/>
          <w:sz w:val="24"/>
          <w:szCs w:val="24"/>
        </w:rPr>
        <w:t>.</w:t>
      </w:r>
    </w:p>
    <w:p w14:paraId="211C9876" w14:textId="425687A4" w:rsidR="0022570C" w:rsidRPr="00765A51" w:rsidRDefault="0022570C" w:rsidP="0022570C">
      <w:pPr>
        <w:jc w:val="both"/>
        <w:rPr>
          <w:rFonts w:ascii="Times New Roman" w:hAnsi="Times New Roman" w:cs="Times New Roman"/>
          <w:sz w:val="24"/>
          <w:szCs w:val="24"/>
        </w:rPr>
      </w:pPr>
    </w:p>
    <w:p w14:paraId="02AC84A1" w14:textId="723C095D" w:rsidR="00137B99" w:rsidRDefault="00137B99">
      <w:pPr>
        <w:pStyle w:val="Heading2"/>
      </w:pPr>
      <w:bookmarkStart w:id="357" w:name="_hkinpkekona8" w:colFirst="0" w:colLast="0"/>
      <w:bookmarkStart w:id="358" w:name="_Toc136518892"/>
      <w:bookmarkEnd w:id="357"/>
      <w:r>
        <w:t>Sistematika Pembahasan</w:t>
      </w:r>
      <w:bookmarkEnd w:id="358"/>
    </w:p>
    <w:p w14:paraId="04403C69" w14:textId="225A2464" w:rsidR="00137B99" w:rsidRPr="007153CF" w:rsidRDefault="00540477" w:rsidP="007153CF">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w:t>
      </w:r>
      <w:r w:rsidR="00F076FB" w:rsidRPr="007153CF">
        <w:rPr>
          <w:rFonts w:ascii="Times New Roman" w:hAnsi="Times New Roman" w:cs="Times New Roman"/>
          <w:sz w:val="24"/>
        </w:rPr>
        <w:t>dalam tahap penelitian. Berikut susunan sistematika pembahasan penelitian ini:</w:t>
      </w:r>
    </w:p>
    <w:p w14:paraId="7732CC1E" w14:textId="4026BD56" w:rsidR="00F076FB"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005A4174" w:rsidRPr="00A70043">
        <w:rPr>
          <w:rFonts w:ascii="Times New Roman" w:hAnsi="Times New Roman" w:cs="Times New Roman"/>
          <w:b/>
          <w:sz w:val="24"/>
        </w:rPr>
        <w:t>PENDAHULUAN</w:t>
      </w:r>
    </w:p>
    <w:p w14:paraId="293A5E24" w14:textId="6EBBA945" w:rsidR="008F6447" w:rsidRPr="008F6447" w:rsidRDefault="00EC1666"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w:t>
      </w:r>
      <w:r w:rsidR="008A1D51">
        <w:rPr>
          <w:rFonts w:ascii="Times New Roman" w:hAnsi="Times New Roman" w:cs="Times New Roman"/>
          <w:sz w:val="24"/>
        </w:rPr>
        <w:t>ini membahas</w:t>
      </w:r>
      <w:r>
        <w:rPr>
          <w:rFonts w:ascii="Times New Roman" w:hAnsi="Times New Roman" w:cs="Times New Roman"/>
          <w:sz w:val="24"/>
        </w:rPr>
        <w:t xml:space="preserve"> mengenai latar belakang, fenomena, rumusan masalah, tujuan manfaat penelitian, dan sistematika pembahsan.</w:t>
      </w:r>
      <w:r w:rsidR="00371546">
        <w:rPr>
          <w:rFonts w:ascii="Times New Roman" w:hAnsi="Times New Roman" w:cs="Times New Roman"/>
          <w:sz w:val="24"/>
        </w:rPr>
        <w:t xml:space="preserve"> </w:t>
      </w:r>
    </w:p>
    <w:p w14:paraId="75D50253" w14:textId="432D923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005A4174" w:rsidRPr="00A70043">
        <w:rPr>
          <w:rFonts w:ascii="Times New Roman" w:hAnsi="Times New Roman" w:cs="Times New Roman"/>
          <w:b/>
          <w:sz w:val="24"/>
        </w:rPr>
        <w:t>KAJIAN TEORITIK</w:t>
      </w:r>
    </w:p>
    <w:p w14:paraId="464F7643" w14:textId="6F85298E" w:rsidR="0060195A" w:rsidRPr="0060195A" w:rsidRDefault="0060195A"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r w:rsidR="00696E08">
        <w:rPr>
          <w:rFonts w:ascii="Times New Roman" w:hAnsi="Times New Roman" w:cs="Times New Roman"/>
          <w:sz w:val="24"/>
        </w:rPr>
        <w:t>.</w:t>
      </w:r>
    </w:p>
    <w:p w14:paraId="29E0D8D3" w14:textId="61E184EB"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005A4174" w:rsidRPr="00A70043">
        <w:rPr>
          <w:rFonts w:ascii="Times New Roman" w:hAnsi="Times New Roman" w:cs="Times New Roman"/>
          <w:b/>
          <w:sz w:val="24"/>
        </w:rPr>
        <w:t>METODE PENELITIAN</w:t>
      </w:r>
    </w:p>
    <w:p w14:paraId="23B516E5" w14:textId="5C129427" w:rsidR="008A1D51" w:rsidRPr="008A1D51" w:rsidRDefault="008A1D51"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berisi mengenai pendekatan penelitian, jenis sumber data peneltiian, dan </w:t>
      </w:r>
      <w:r w:rsidR="00D85A22">
        <w:rPr>
          <w:rFonts w:ascii="Times New Roman" w:hAnsi="Times New Roman" w:cs="Times New Roman"/>
          <w:sz w:val="24"/>
        </w:rPr>
        <w:t>berbagai teknik yang digunakan dalam penelitian ini.</w:t>
      </w:r>
    </w:p>
    <w:p w14:paraId="16782745" w14:textId="4FCA7CFA"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005A4174" w:rsidRPr="00A70043">
        <w:rPr>
          <w:rFonts w:ascii="Times New Roman" w:hAnsi="Times New Roman" w:cs="Times New Roman"/>
          <w:b/>
          <w:sz w:val="24"/>
        </w:rPr>
        <w:t>HASIL PENELITIAN DAN PEMBAHASAN</w:t>
      </w:r>
    </w:p>
    <w:p w14:paraId="2629505F" w14:textId="0CB65EEC"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6A02A9E9" w14:textId="4B6444D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005A4174" w:rsidRPr="00A70043">
        <w:rPr>
          <w:rFonts w:ascii="Times New Roman" w:hAnsi="Times New Roman" w:cs="Times New Roman"/>
          <w:b/>
          <w:sz w:val="24"/>
        </w:rPr>
        <w:t>PENUTUP</w:t>
      </w:r>
    </w:p>
    <w:p w14:paraId="60B20CC0" w14:textId="52F47649"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0E90AF00" w14:textId="77777777" w:rsidR="00540477" w:rsidRPr="00137B99" w:rsidRDefault="00540477" w:rsidP="00137B99"/>
    <w:p w14:paraId="236C6B97" w14:textId="70809142" w:rsidR="00915212" w:rsidRPr="00765A51" w:rsidRDefault="00307A1D" w:rsidP="00025AF9">
      <w:pPr>
        <w:pStyle w:val="Heading1"/>
      </w:pPr>
      <w:r w:rsidRPr="00765A51">
        <w:br/>
      </w:r>
      <w:bookmarkStart w:id="359" w:name="_Toc136518893"/>
      <w:ins w:id="360" w:author="NIZAR" w:date="2023-05-31T20:17:00Z">
        <w:r w:rsidR="001C50D9">
          <w:t>LANDASAN TEORI</w:t>
        </w:r>
      </w:ins>
      <w:bookmarkEnd w:id="359"/>
      <w:del w:id="361" w:author="NIZAR" w:date="2023-05-31T20:16:00Z">
        <w:r w:rsidR="00305273" w:rsidRPr="00765A51" w:rsidDel="001C50D9">
          <w:delText>KAJIAN PUSTAKA</w:delText>
        </w:r>
      </w:del>
    </w:p>
    <w:p w14:paraId="2EB44C04" w14:textId="77777777" w:rsidR="00365D96" w:rsidRPr="00765A51" w:rsidRDefault="00365D96" w:rsidP="00365D96">
      <w:pPr>
        <w:rPr>
          <w:rFonts w:ascii="Times New Roman" w:hAnsi="Times New Roman" w:cs="Times New Roman"/>
          <w:sz w:val="24"/>
          <w:szCs w:val="24"/>
        </w:rPr>
      </w:pPr>
    </w:p>
    <w:p w14:paraId="0757C305" w14:textId="3992CD29" w:rsidR="00A32864" w:rsidRPr="00765A51" w:rsidRDefault="002C7C4C" w:rsidP="004826EE">
      <w:pPr>
        <w:pStyle w:val="Heading2"/>
      </w:pPr>
      <w:bookmarkStart w:id="362" w:name="_Toc136518894"/>
      <w:ins w:id="363" w:author="NIZAR" w:date="2023-05-31T20:18:00Z">
        <w:r>
          <w:t>Kajian</w:t>
        </w:r>
      </w:ins>
      <w:ins w:id="364" w:author="NIZAR" w:date="2023-05-31T20:17:00Z">
        <w:r w:rsidR="001C50D9">
          <w:t xml:space="preserve"> Teori</w:t>
        </w:r>
      </w:ins>
      <w:bookmarkEnd w:id="362"/>
      <w:del w:id="365" w:author="NIZAR" w:date="2023-05-31T20:17:00Z">
        <w:r w:rsidR="00A32864" w:rsidRPr="00765A51" w:rsidDel="001C50D9">
          <w:delText>Definisi Konsep</w:delText>
        </w:r>
      </w:del>
    </w:p>
    <w:p w14:paraId="4CE14F16" w14:textId="77777777" w:rsidR="00A32864" w:rsidRPr="00765A51" w:rsidRDefault="00A32864" w:rsidP="00C37ADA">
      <w:pPr>
        <w:pStyle w:val="Heading3"/>
      </w:pPr>
      <w:bookmarkStart w:id="366" w:name="_Toc136518895"/>
      <w:r w:rsidRPr="00765A51">
        <w:t>Semiotika</w:t>
      </w:r>
      <w:bookmarkEnd w:id="366"/>
    </w:p>
    <w:p w14:paraId="7AA3E8A3"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67"/>
      <w:ins w:id="368" w:author="NIZAR" w:date="2023-05-23T14:21:00Z">
        <w:r w:rsidRPr="00765A51">
          <w:rPr>
            <w:rFonts w:ascii="Times New Roman" w:eastAsia="Times New Roman" w:hAnsi="Times New Roman" w:cs="Times New Roman"/>
            <w:sz w:val="24"/>
            <w:szCs w:val="24"/>
          </w:rPr>
          <w:t xml:space="preserve">Semiotika </w:t>
        </w:r>
      </w:ins>
      <w:ins w:id="369" w:author="NIZAR" w:date="2023-05-23T14:22:00Z">
        <w:r w:rsidRPr="00765A51">
          <w:rPr>
            <w:rFonts w:ascii="Times New Roman" w:eastAsia="Times New Roman" w:hAnsi="Times New Roman" w:cs="Times New Roman"/>
            <w:sz w:val="24"/>
            <w:szCs w:val="24"/>
          </w:rPr>
          <w:t xml:space="preserve">atau semion (bahasa Yunanai) memiliki arti yaitu tanda, </w:t>
        </w:r>
      </w:ins>
      <w:ins w:id="370" w:author="NIZAR" w:date="2023-05-23T14:23:00Z">
        <w:r w:rsidRPr="00765A51">
          <w:rPr>
            <w:rFonts w:ascii="Times New Roman" w:eastAsia="Times New Roman" w:hAnsi="Times New Roman" w:cs="Times New Roman"/>
            <w:sz w:val="24"/>
            <w:szCs w:val="24"/>
          </w:rPr>
          <w:t>tanda merupakan sebuah perwakilan terhadap suatu hal objek tertentu. Setiap objek memiliki informasi yang dikemas dalam sebuah tanda</w:t>
        </w:r>
      </w:ins>
      <w:ins w:id="371" w:author="NIZAR" w:date="2023-05-23T14:24:00Z">
        <w:r w:rsidRPr="00765A51">
          <w:rPr>
            <w:rFonts w:ascii="Times New Roman" w:eastAsia="Times New Roman" w:hAnsi="Times New Roman" w:cs="Times New Roman"/>
            <w:sz w:val="24"/>
            <w:szCs w:val="24"/>
          </w:rPr>
          <w:t xml:space="preserve"> dan akan mengalami proses pemaknaan tanda. Menurut ahli semiotik </w:t>
        </w:r>
      </w:ins>
      <w:ins w:id="372" w:author="NIZAR" w:date="2023-05-23T14:25:00Z">
        <w:r w:rsidRPr="00765A51">
          <w:rPr>
            <w:rFonts w:ascii="Times New Roman" w:eastAsia="Times New Roman" w:hAnsi="Times New Roman" w:cs="Times New Roman"/>
            <w:sz w:val="24"/>
            <w:szCs w:val="24"/>
          </w:rPr>
          <w:t xml:space="preserve">Roland Barthes, semiotik dapat </w:t>
        </w:r>
      </w:ins>
      <w:ins w:id="373" w:author="NIZAR" w:date="2023-05-23T14:26:00Z">
        <w:r w:rsidRPr="00765A51">
          <w:rPr>
            <w:rFonts w:ascii="Times New Roman" w:eastAsia="Times New Roman" w:hAnsi="Times New Roman" w:cs="Times New Roman"/>
            <w:sz w:val="24"/>
            <w:szCs w:val="24"/>
          </w:rPr>
          <w:t xml:space="preserve">diartikan sebagai sebuah keilmuan untuk melakukan </w:t>
        </w:r>
        <w:r w:rsidRPr="00765A51">
          <w:rPr>
            <w:rFonts w:ascii="Times New Roman" w:eastAsia="Times New Roman" w:hAnsi="Times New Roman" w:cs="Times New Roman"/>
            <w:sz w:val="24"/>
            <w:szCs w:val="24"/>
          </w:rPr>
          <w:lastRenderedPageBreak/>
          <w:t>pemahaman atau pengkajian terhadap sebuah “tanda”</w:t>
        </w:r>
      </w:ins>
      <w:ins w:id="374" w:author="NIZAR" w:date="2023-05-23T14:27:00Z">
        <w:r w:rsidRPr="00765A51">
          <w:rPr>
            <w:rFonts w:ascii="Times New Roman" w:eastAsia="Times New Roman" w:hAnsi="Times New Roman" w:cs="Times New Roman"/>
            <w:sz w:val="24"/>
            <w:szCs w:val="24"/>
          </w:rPr>
          <w:t>.</w:t>
        </w:r>
      </w:ins>
      <w:commentRangeEnd w:id="367"/>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YdBbZHgU","properties":{"formattedCitation":"(Aziza Cahyani Kemala, 2023)","plainCitation":"(Aziza Cahyani Kemala, 2023)","noteIndex":0},"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Aziza Cahyani Kemala, 202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commentReference w:id="367"/>
      </w:r>
      <w:r w:rsidRPr="00765A51">
        <w:rPr>
          <w:rFonts w:ascii="Times New Roman" w:eastAsia="Times New Roman" w:hAnsi="Times New Roman" w:cs="Times New Roman"/>
          <w:sz w:val="24"/>
          <w:szCs w:val="24"/>
        </w:rPr>
        <w:t xml:space="preserve"> </w:t>
      </w:r>
    </w:p>
    <w:p w14:paraId="7D20B9C2"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75"/>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commentRangeEnd w:id="375"/>
      <w:r w:rsidRPr="00765A51">
        <w:rPr>
          <w:rFonts w:ascii="Times New Roman" w:eastAsia="Times New Roman" w:hAnsi="Times New Roman" w:cs="Times New Roman"/>
          <w:sz w:val="24"/>
          <w:szCs w:val="24"/>
        </w:rPr>
        <w:commentReference w:id="375"/>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aSR2Ut1","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Riyani, 2014)</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Start w:id="376"/>
      <w:ins w:id="377" w:author="NIZAR" w:date="2023-05-23T14:38:00Z">
        <w:r w:rsidRPr="00765A51">
          <w:rPr>
            <w:rFonts w:ascii="Times New Roman" w:eastAsia="Times New Roman" w:hAnsi="Times New Roman" w:cs="Times New Roman"/>
            <w:sz w:val="24"/>
            <w:szCs w:val="24"/>
          </w:rPr>
          <w:t xml:space="preserve">Semiotika memiliki dua paradigma, paradigma kosntruktif </w:t>
        </w:r>
      </w:ins>
      <w:ins w:id="378" w:author="NIZAR" w:date="2023-05-23T14:48:00Z">
        <w:r w:rsidRPr="00765A51">
          <w:rPr>
            <w:rFonts w:ascii="Times New Roman" w:eastAsia="Times New Roman" w:hAnsi="Times New Roman" w:cs="Times New Roman"/>
            <w:sz w:val="24"/>
            <w:szCs w:val="24"/>
          </w:rPr>
          <w:t>yang dihasilkan dari proses konstruksi sosial dengan kebenaran yang relatif</w:t>
        </w:r>
      </w:ins>
      <w:ins w:id="379" w:author="NIZAR" w:date="2023-05-23T14:49:00Z">
        <w:r w:rsidRPr="00765A51">
          <w:rPr>
            <w:rFonts w:ascii="Times New Roman" w:eastAsia="Times New Roman" w:hAnsi="Times New Roman" w:cs="Times New Roman"/>
            <w:sz w:val="24"/>
            <w:szCs w:val="24"/>
          </w:rPr>
          <w:t xml:space="preserve"> </w:t>
        </w:r>
      </w:ins>
      <w:ins w:id="380" w:author="NIZAR" w:date="2023-05-23T14:39:00Z">
        <w:r w:rsidRPr="00765A51">
          <w:rPr>
            <w:rFonts w:ascii="Times New Roman" w:eastAsia="Times New Roman" w:hAnsi="Times New Roman" w:cs="Times New Roman"/>
            <w:sz w:val="24"/>
            <w:szCs w:val="24"/>
          </w:rPr>
          <w:t xml:space="preserve">dan </w:t>
        </w:r>
      </w:ins>
      <w:ins w:id="381" w:author="NIZAR" w:date="2023-05-23T14:51:00Z">
        <w:r w:rsidRPr="00765A51">
          <w:rPr>
            <w:rFonts w:ascii="Times New Roman" w:eastAsia="Times New Roman" w:hAnsi="Times New Roman" w:cs="Times New Roman"/>
            <w:sz w:val="24"/>
            <w:szCs w:val="24"/>
          </w:rPr>
          <w:t xml:space="preserve">paradgima </w:t>
        </w:r>
      </w:ins>
      <w:ins w:id="382" w:author="NIZAR" w:date="2023-05-23T14:40:00Z">
        <w:r w:rsidRPr="00765A51">
          <w:rPr>
            <w:rFonts w:ascii="Times New Roman" w:eastAsia="Times New Roman" w:hAnsi="Times New Roman" w:cs="Times New Roman"/>
            <w:sz w:val="24"/>
            <w:szCs w:val="24"/>
          </w:rPr>
          <w:t>kritis</w:t>
        </w:r>
      </w:ins>
      <w:ins w:id="383" w:author="NIZAR" w:date="2023-05-23T14:51:00Z">
        <w:r w:rsidRPr="00765A51">
          <w:rPr>
            <w:rFonts w:ascii="Times New Roman" w:eastAsia="Times New Roman" w:hAnsi="Times New Roman" w:cs="Times New Roman"/>
            <w:sz w:val="24"/>
            <w:szCs w:val="24"/>
          </w:rPr>
          <w:t xml:space="preserve"> yang dilakukan dengan mengkritisi dengan hasil </w:t>
        </w:r>
      </w:ins>
      <w:ins w:id="384" w:author="NIZAR" w:date="2023-05-23T14:52:00Z">
        <w:r w:rsidRPr="00765A51">
          <w:rPr>
            <w:rFonts w:ascii="Times New Roman" w:eastAsia="Times New Roman" w:hAnsi="Times New Roman" w:cs="Times New Roman"/>
            <w:sz w:val="24"/>
            <w:szCs w:val="24"/>
          </w:rPr>
          <w:t>membuat perbaikan dalam sosial.</w:t>
        </w:r>
      </w:ins>
      <w:commentRangeEnd w:id="376"/>
      <w:r w:rsidRPr="00765A51">
        <w:rPr>
          <w:rFonts w:ascii="Times New Roman" w:eastAsia="Times New Roman" w:hAnsi="Times New Roman" w:cs="Times New Roman"/>
          <w:sz w:val="24"/>
          <w:szCs w:val="24"/>
        </w:rPr>
        <w:commentReference w:id="376"/>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vySFjql","properties":{"formattedCitation":"(Nugraha et al., 2020)","plainCitation":"(Nugraha et al., 2020)","noteIndex":0},"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Nugraha et al., 2020)</w:t>
      </w:r>
      <w:r w:rsidRPr="00765A51">
        <w:rPr>
          <w:rFonts w:ascii="Times New Roman" w:eastAsia="Times New Roman" w:hAnsi="Times New Roman" w:cs="Times New Roman"/>
          <w:sz w:val="24"/>
          <w:szCs w:val="24"/>
        </w:rPr>
        <w:fldChar w:fldCharType="end"/>
      </w:r>
    </w:p>
    <w:p w14:paraId="6B83541D"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85"/>
      <w:ins w:id="386" w:author="NIZAR" w:date="2023-05-23T19:04:00Z">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w:t>
        </w:r>
      </w:ins>
      <w:ins w:id="387" w:author="NIZAR" w:date="2023-05-23T19:05:00Z">
        <w:r w:rsidRPr="00765A51">
          <w:rPr>
            <w:rFonts w:ascii="Times New Roman" w:eastAsia="Times New Roman" w:hAnsi="Times New Roman" w:cs="Times New Roman"/>
            <w:sz w:val="24"/>
            <w:szCs w:val="24"/>
          </w:rPr>
          <w:t xml:space="preserve">r rata-rata </w:t>
        </w:r>
      </w:ins>
      <w:ins w:id="388" w:author="NIZAR" w:date="2023-05-23T19:06:00Z">
        <w:r w:rsidRPr="00765A51">
          <w:rPr>
            <w:rFonts w:ascii="Times New Roman" w:eastAsia="Times New Roman" w:hAnsi="Times New Roman" w:cs="Times New Roman"/>
            <w:sz w:val="24"/>
            <w:szCs w:val="24"/>
          </w:rPr>
          <w:t xml:space="preserve">anggota dalam suatu kelompok atau kebudayaan. Kedua konotasi, proses pemaknaan dengan cara mengubungkan tanda-tanda yang ada dengan sebuah kebudayaan dengan cakupan </w:t>
        </w:r>
      </w:ins>
      <w:ins w:id="389" w:author="NIZAR" w:date="2023-05-23T19:07:00Z">
        <w:r w:rsidRPr="00765A51">
          <w:rPr>
            <w:rFonts w:ascii="Times New Roman" w:eastAsia="Times New Roman" w:hAnsi="Times New Roman" w:cs="Times New Roman"/>
            <w:sz w:val="24"/>
            <w:szCs w:val="24"/>
          </w:rPr>
          <w:t>yang jauh lebih luas.</w:t>
        </w:r>
      </w:ins>
      <w:commentRangeEnd w:id="385"/>
      <w:r w:rsidRPr="00765A51">
        <w:rPr>
          <w:rStyle w:val="CommentReference"/>
          <w:rFonts w:ascii="Times New Roman" w:hAnsi="Times New Roman" w:cs="Times New Roman"/>
          <w:sz w:val="24"/>
          <w:szCs w:val="24"/>
        </w:rPr>
        <w:commentReference w:id="385"/>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8vObU1Hv","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Riyani, 2014)</w:t>
      </w:r>
      <w:r w:rsidRPr="00765A51">
        <w:rPr>
          <w:rFonts w:ascii="Times New Roman" w:hAnsi="Times New Roman" w:cs="Times New Roman"/>
          <w:sz w:val="24"/>
          <w:szCs w:val="24"/>
        </w:rPr>
        <w:fldChar w:fldCharType="end"/>
      </w:r>
    </w:p>
    <w:p w14:paraId="283EDA7E" w14:textId="77777777" w:rsidR="00A32864" w:rsidRPr="00765A51" w:rsidRDefault="00A32864" w:rsidP="00081877">
      <w:pPr>
        <w:jc w:val="both"/>
        <w:rPr>
          <w:rFonts w:ascii="Times New Roman" w:eastAsia="Times New Roman" w:hAnsi="Times New Roman" w:cs="Times New Roman"/>
          <w:sz w:val="24"/>
          <w:szCs w:val="24"/>
        </w:rPr>
      </w:pPr>
    </w:p>
    <w:p w14:paraId="6C2EE4B7" w14:textId="611B725C" w:rsidR="00CA147E" w:rsidRDefault="00504453" w:rsidP="00C37ADA">
      <w:pPr>
        <w:pStyle w:val="Heading3"/>
      </w:pPr>
      <w:bookmarkStart w:id="390" w:name="_Toc136518896"/>
      <w:ins w:id="391" w:author="NIZAR" w:date="2023-06-06T08:41:00Z">
        <w:r>
          <w:t xml:space="preserve"> </w:t>
        </w:r>
      </w:ins>
      <w:r w:rsidR="00CA147E">
        <w:t>Semotika Roland Barthes</w:t>
      </w:r>
      <w:bookmarkEnd w:id="390"/>
    </w:p>
    <w:p w14:paraId="3D9D3CEB" w14:textId="0ED7EEB6" w:rsidR="00CC589E" w:rsidRPr="00CC589E" w:rsidRDefault="00CC589E" w:rsidP="00CC589E">
      <w:pPr>
        <w:ind w:left="709" w:firstLine="720"/>
        <w:jc w:val="both"/>
        <w:rPr>
          <w:rFonts w:ascii="Times New Roman" w:eastAsia="Times New Roman" w:hAnsi="Times New Roman" w:cs="Times New Roman"/>
          <w:sz w:val="24"/>
          <w:szCs w:val="24"/>
        </w:rPr>
      </w:pPr>
      <w:commentRangeStart w:id="392"/>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563624C8" w14:textId="0EE71FFB"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Menurut Barthes, semiotika adalah ilmu yang mempelajari tanda atau sistem tanda dalam suatu bahasa atau budaya. Ia membagi tanda menjadi dua jenis, yaitu tanda denotatif dan tanda konotatif. Tanda denotatif memiliki makna yang jelas dan dapat dipahami secara universal, sedangkan tanda konotatif memiliki makna yang lebih luas dan dapat dipahami secara subyektif. </w:t>
      </w:r>
    </w:p>
    <w:p w14:paraId="5BF2F0A8" w14:textId="6934BCBF"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Selain itu, Barthes juga memperkenalkan konsep "myth" atau mitos dalam semiotika. Ia mengatakan bahwa mitos adalah suatu bentuk tanda yang bersifat ideologis dan digunakan untuk mempertahankan kekuasaan oleh kelompok yang berkuasa. </w:t>
      </w:r>
    </w:p>
    <w:p w14:paraId="01094E02" w14:textId="2739E5AC" w:rsid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commentRangeEnd w:id="392"/>
      <w:r w:rsidR="00896ACE">
        <w:rPr>
          <w:rStyle w:val="CommentReference"/>
        </w:rPr>
        <w:commentReference w:id="392"/>
      </w:r>
    </w:p>
    <w:p w14:paraId="732CBBBE" w14:textId="77777777" w:rsidR="00CC589E" w:rsidRPr="00CC589E" w:rsidRDefault="00CC589E" w:rsidP="00CC589E">
      <w:pPr>
        <w:ind w:left="709" w:firstLine="720"/>
        <w:jc w:val="both"/>
      </w:pPr>
    </w:p>
    <w:p w14:paraId="0E50D44A" w14:textId="77777777" w:rsidR="00A32864" w:rsidRPr="00765A51" w:rsidRDefault="00A32864" w:rsidP="00C37ADA">
      <w:pPr>
        <w:pStyle w:val="Heading3"/>
      </w:pPr>
      <w:bookmarkStart w:id="393" w:name="_Toc136518897"/>
      <w:r w:rsidRPr="00765A51">
        <w:t>Representasi</w:t>
      </w:r>
      <w:bookmarkEnd w:id="393"/>
    </w:p>
    <w:p w14:paraId="4DECDD6B"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Representasi merupakan sebuah aktivitas dalam pemaknaan dengan menggunakan bahasa. Representasi dalam The work of Representation, Representation : Cultural Representations and Signifying Practice oleh Stuart Hall dibagi menjadi dua pengertian. Pertama, representasi mental yaitu semua hal yang berasal dari konsep yang ada di pikiran seorang </w:t>
      </w:r>
      <w:r w:rsidRPr="00765A51">
        <w:rPr>
          <w:rFonts w:ascii="Times New Roman" w:eastAsia="Times New Roman" w:hAnsi="Times New Roman" w:cs="Times New Roman"/>
          <w:sz w:val="24"/>
          <w:szCs w:val="24"/>
        </w:rPr>
        <w:lastRenderedPageBreak/>
        <w:t>individu. Kedua, representasi bahasa, yaitu representasi yang memiliki fungsi penting dalam melakukan penataan konstruksi sebuah makna dalam suatu hal.</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dWPgiORu","properties":{"formattedCitation":"(Hall, 2003)","plainCitation":"(Hall, 2003)","noteIndex":0},"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Hall, 200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p>
    <w:p w14:paraId="12F7371A"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Hbd2HMfg","properties":{"formattedCitation":"(Wibowo, 2011)","plainCitation":"(Wibowo, 2011)","noteIndex":0},"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Wibowo, 2011)</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59C41C27" w14:textId="7684443A"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B3A49C6" w14:textId="77777777" w:rsidR="00194DFD" w:rsidRPr="00765A51" w:rsidRDefault="00194DFD" w:rsidP="00A76DBE">
      <w:pPr>
        <w:ind w:left="709" w:firstLine="720"/>
        <w:jc w:val="both"/>
        <w:rPr>
          <w:rFonts w:ascii="Times New Roman" w:eastAsia="Times New Roman" w:hAnsi="Times New Roman" w:cs="Times New Roman"/>
          <w:sz w:val="24"/>
          <w:szCs w:val="24"/>
        </w:rPr>
      </w:pPr>
    </w:p>
    <w:p w14:paraId="5378E4F9" w14:textId="01BE520D" w:rsidR="00A32864" w:rsidRPr="00765A51" w:rsidRDefault="005410CC" w:rsidP="00C37ADA">
      <w:pPr>
        <w:pStyle w:val="Heading3"/>
      </w:pPr>
      <w:bookmarkStart w:id="394" w:name="_Toc136518898"/>
      <w:r w:rsidRPr="005410CC">
        <w:t>Bullying</w:t>
      </w:r>
      <w:bookmarkEnd w:id="394"/>
    </w:p>
    <w:p w14:paraId="5FF5185F" w14:textId="246FC061" w:rsidR="00A32864" w:rsidRPr="00765A51" w:rsidRDefault="005410CC" w:rsidP="00A76DBE">
      <w:pPr>
        <w:ind w:left="709" w:firstLine="720"/>
        <w:jc w:val="both"/>
        <w:rPr>
          <w:rFonts w:ascii="Times New Roman" w:eastAsia="Times New Roman" w:hAnsi="Times New Roman" w:cs="Times New Roman"/>
          <w:sz w:val="24"/>
          <w:szCs w:val="24"/>
        </w:rPr>
      </w:pP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tau perundungan dalam Kamus Besar Bahasa Indonesia memiliki arti kekerasan. </w:t>
      </w: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VN0KXATe","properties":{"formattedCitation":"(Sejiwa, 2008)","plainCitation":"(Sejiwa, 2008)","noteIndex":0},"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Sejiwa, 2008)</w:t>
      </w:r>
      <w:r w:rsidR="00A32864" w:rsidRPr="00765A51">
        <w:rPr>
          <w:rFonts w:ascii="Times New Roman" w:eastAsia="Times New Roman" w:hAnsi="Times New Roman" w:cs="Times New Roman"/>
          <w:sz w:val="24"/>
          <w:szCs w:val="24"/>
        </w:rPr>
        <w:fldChar w:fldCharType="end"/>
      </w:r>
      <w:r w:rsidR="00A32864" w:rsidRPr="00765A51">
        <w:rPr>
          <w:rFonts w:ascii="Times New Roman" w:eastAsia="Times New Roman" w:hAnsi="Times New Roman" w:cs="Times New Roman"/>
          <w:sz w:val="24"/>
          <w:szCs w:val="24"/>
        </w:rPr>
        <w:t xml:space="preserve"> Para pelaku yang sering melakukan </w:t>
      </w:r>
      <w:del w:id="395"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yaitu individu usia sebaya dengan kekuatan fisik dan senior atau bahkan orang-orang terdekat kita.</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zn59FtKc","properties":{"formattedCitation":"(Muhammad, 2009)","plainCitation":"(Muhammad, 2009)","noteIndex":0},"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Muhammad, 2009)</w:t>
      </w:r>
      <w:r w:rsidR="00A32864" w:rsidRPr="00765A51">
        <w:rPr>
          <w:rFonts w:ascii="Times New Roman" w:eastAsia="Times New Roman" w:hAnsi="Times New Roman" w:cs="Times New Roman"/>
          <w:sz w:val="24"/>
          <w:szCs w:val="24"/>
        </w:rPr>
        <w:fldChar w:fldCharType="end"/>
      </w:r>
    </w:p>
    <w:p w14:paraId="58B4CE46" w14:textId="51EDE5BF"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ilaku </w:t>
      </w:r>
      <w:del w:id="39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del w:id="39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pertama, </w:t>
      </w:r>
      <w:del w:id="398"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fisik merupakan perundungan menyakiti individu lain dengan cara melukai fisiknya (memukul, menampar). Kedua, </w:t>
      </w:r>
      <w:del w:id="39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3YwiGQ3s","properties":{"formattedCitation":"(M. Putri, 2018)","plainCitation":"(M. Putri, 2018)","noteIndex":0},"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M. Putri, 2018)</w:t>
      </w:r>
      <w:r w:rsidRPr="00765A51">
        <w:rPr>
          <w:rFonts w:ascii="Times New Roman" w:hAnsi="Times New Roman" w:cs="Times New Roman"/>
          <w:sz w:val="24"/>
          <w:szCs w:val="24"/>
        </w:rPr>
        <w:fldChar w:fldCharType="end"/>
      </w:r>
    </w:p>
    <w:p w14:paraId="410299A6" w14:textId="1BC958D8" w:rsidR="00A32864" w:rsidRPr="00765A51" w:rsidRDefault="00A32864" w:rsidP="00081877">
      <w:pPr>
        <w:jc w:val="both"/>
        <w:rPr>
          <w:rFonts w:ascii="Times New Roman" w:eastAsia="Times New Roman" w:hAnsi="Times New Roman" w:cs="Times New Roman"/>
          <w:sz w:val="24"/>
          <w:szCs w:val="24"/>
        </w:rPr>
      </w:pPr>
    </w:p>
    <w:p w14:paraId="2C9624CF" w14:textId="43B6E49E" w:rsidR="00A32864" w:rsidRPr="00765A51" w:rsidRDefault="00A32864" w:rsidP="00C37ADA">
      <w:pPr>
        <w:pStyle w:val="Heading3"/>
      </w:pPr>
      <w:bookmarkStart w:id="400" w:name="_Toc136518899"/>
      <w:r w:rsidRPr="00765A51">
        <w:lastRenderedPageBreak/>
        <w:t>Serial Drama Korea</w:t>
      </w:r>
      <w:bookmarkEnd w:id="400"/>
    </w:p>
    <w:p w14:paraId="170ED36C" w14:textId="77777777" w:rsidR="00A32864" w:rsidRPr="00765A51" w:rsidRDefault="00A32864">
      <w:pPr>
        <w:ind w:left="709" w:firstLine="720"/>
        <w:jc w:val="both"/>
        <w:rPr>
          <w:rFonts w:ascii="Times New Roman" w:eastAsia="Times New Roman" w:hAnsi="Times New Roman" w:cs="Times New Roman"/>
          <w:sz w:val="24"/>
          <w:szCs w:val="24"/>
        </w:rPr>
        <w:pPrChange w:id="401" w:author="NIZAR" w:date="2023-05-23T12:25:00Z">
          <w:pPr/>
        </w:pPrChange>
      </w:pPr>
      <w:commentRangeStart w:id="402"/>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1HTYbOMF","properties":{"formattedCitation":"(Tsaniyyata, n.d.)","plainCitation":"(Tsaniyyata, n.d.)","noteIndex":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Tsaniyyata, n.d.)</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End w:id="402"/>
      <w:r w:rsidRPr="00765A51">
        <w:rPr>
          <w:rFonts w:ascii="Times New Roman" w:eastAsia="Times New Roman" w:hAnsi="Times New Roman" w:cs="Times New Roman"/>
          <w:sz w:val="24"/>
          <w:szCs w:val="24"/>
        </w:rPr>
        <w:commentReference w:id="402"/>
      </w:r>
    </w:p>
    <w:p w14:paraId="2ED18EE2" w14:textId="2BE480C0" w:rsidR="00A32864" w:rsidRDefault="00A32864">
      <w:pPr>
        <w:ind w:left="709" w:firstLine="720"/>
        <w:jc w:val="both"/>
        <w:rPr>
          <w:rFonts w:ascii="Times New Roman" w:eastAsia="Times New Roman" w:hAnsi="Times New Roman" w:cs="Times New Roman"/>
          <w:sz w:val="24"/>
          <w:szCs w:val="24"/>
        </w:rPr>
        <w:pPrChange w:id="403" w:author="NIZAR" w:date="2023-05-23T12:25:00Z">
          <w:pPr/>
        </w:pPrChange>
      </w:pPr>
      <w:ins w:id="404" w:author="NIZAR" w:date="2023-05-23T12:18:00Z">
        <w:r w:rsidRPr="00765A51">
          <w:rPr>
            <w:rFonts w:ascii="Times New Roman" w:eastAsia="Times New Roman" w:hAnsi="Times New Roman" w:cs="Times New Roman"/>
            <w:sz w:val="24"/>
            <w:szCs w:val="24"/>
          </w:rPr>
          <w:t>Distribusi digital drama korea yang</w:t>
        </w:r>
      </w:ins>
      <w:ins w:id="405" w:author="NIZAR" w:date="2023-05-23T12:19:00Z">
        <w:r w:rsidRPr="00765A51">
          <w:rPr>
            <w:rFonts w:ascii="Times New Roman" w:eastAsia="Times New Roman" w:hAnsi="Times New Roman" w:cs="Times New Roman"/>
            <w:sz w:val="24"/>
            <w:szCs w:val="24"/>
          </w:rPr>
          <w:t xml:space="preserve"> sangat masif</w:t>
        </w:r>
      </w:ins>
      <w:ins w:id="406" w:author="NIZAR" w:date="2023-05-23T12:21:00Z">
        <w:r w:rsidRPr="00765A51">
          <w:rPr>
            <w:rFonts w:ascii="Times New Roman" w:eastAsia="Times New Roman" w:hAnsi="Times New Roman" w:cs="Times New Roman"/>
            <w:sz w:val="24"/>
            <w:szCs w:val="24"/>
          </w:rPr>
          <w:t xml:space="preserve"> kemudahan akses</w:t>
        </w:r>
      </w:ins>
      <w:ins w:id="407" w:author="NIZAR" w:date="2023-05-23T12:23:00Z">
        <w:r w:rsidRPr="00765A51">
          <w:rPr>
            <w:rFonts w:ascii="Times New Roman" w:eastAsia="Times New Roman" w:hAnsi="Times New Roman" w:cs="Times New Roman"/>
            <w:sz w:val="24"/>
            <w:szCs w:val="24"/>
          </w:rPr>
          <w:t xml:space="preserve"> serta audio visual yang menyentuh hati penonton</w:t>
        </w:r>
      </w:ins>
      <w:ins w:id="408" w:author="NIZAR" w:date="2023-05-23T12:19:00Z">
        <w:r w:rsidRPr="00765A51">
          <w:rPr>
            <w:rFonts w:ascii="Times New Roman" w:eastAsia="Times New Roman" w:hAnsi="Times New Roman" w:cs="Times New Roman"/>
            <w:sz w:val="24"/>
            <w:szCs w:val="24"/>
          </w:rPr>
          <w:t xml:space="preserve">, </w:t>
        </w:r>
      </w:ins>
      <w:ins w:id="409" w:author="NIZAR" w:date="2023-05-23T12:21:00Z">
        <w:r w:rsidRPr="00765A51">
          <w:rPr>
            <w:rFonts w:ascii="Times New Roman" w:eastAsia="Times New Roman" w:hAnsi="Times New Roman" w:cs="Times New Roman"/>
            <w:sz w:val="24"/>
            <w:szCs w:val="24"/>
          </w:rPr>
          <w:t>memengaruhi bertambahnya an</w:t>
        </w:r>
      </w:ins>
      <w:ins w:id="410" w:author="NIZAR" w:date="2023-05-23T12:22:00Z">
        <w:r w:rsidRPr="00765A51">
          <w:rPr>
            <w:rFonts w:ascii="Times New Roman" w:eastAsia="Times New Roman" w:hAnsi="Times New Roman" w:cs="Times New Roman"/>
            <w:sz w:val="24"/>
            <w:szCs w:val="24"/>
          </w:rPr>
          <w:t xml:space="preserve">tusiasme masyarakat </w:t>
        </w:r>
      </w:ins>
      <w:ins w:id="411" w:author="NIZAR" w:date="2023-05-23T12:24:00Z">
        <w:r w:rsidRPr="00765A51">
          <w:rPr>
            <w:rFonts w:ascii="Times New Roman" w:eastAsia="Times New Roman" w:hAnsi="Times New Roman" w:cs="Times New Roman"/>
            <w:sz w:val="24"/>
            <w:szCs w:val="24"/>
          </w:rPr>
          <w:t>untuk menantikan dan menonton drama korea lainnya.</w:t>
        </w:r>
      </w:ins>
    </w:p>
    <w:p w14:paraId="782C1DCA" w14:textId="760B0C6C" w:rsidR="001D4AEB" w:rsidRDefault="001D4AEB" w:rsidP="001D4AEB">
      <w:pPr>
        <w:ind w:left="709" w:firstLine="720"/>
        <w:jc w:val="both"/>
        <w:rPr>
          <w:rFonts w:ascii="Times New Roman" w:eastAsia="Times New Roman" w:hAnsi="Times New Roman" w:cs="Times New Roman"/>
          <w:sz w:val="24"/>
          <w:szCs w:val="24"/>
        </w:rPr>
      </w:pPr>
    </w:p>
    <w:p w14:paraId="12123245" w14:textId="41928330" w:rsidR="001D4AEB" w:rsidRPr="00765A51" w:rsidRDefault="001D4AEB" w:rsidP="004826EE">
      <w:pPr>
        <w:pStyle w:val="Heading2"/>
      </w:pPr>
      <w:del w:id="412" w:author="NIZAR" w:date="2023-05-31T20:20:00Z">
        <w:r w:rsidRPr="00765A51" w:rsidDel="001D4AEB">
          <w:delText xml:space="preserve">Kajian </w:delText>
        </w:r>
      </w:del>
      <w:bookmarkStart w:id="413" w:name="_Toc136518900"/>
      <w:ins w:id="414" w:author="NIZAR" w:date="2023-05-31T20:20:00Z">
        <w:r>
          <w:t>Penelitian</w:t>
        </w:r>
        <w:r w:rsidRPr="00765A51">
          <w:t xml:space="preserve"> </w:t>
        </w:r>
      </w:ins>
      <w:r w:rsidRPr="00765A51">
        <w:t>Terdahulu</w:t>
      </w:r>
      <w:bookmarkEnd w:id="413"/>
    </w:p>
    <w:p w14:paraId="5F1F2CAC" w14:textId="5F5F9DD7" w:rsidR="001D4AEB" w:rsidRPr="00765A51" w:rsidRDefault="001D4AEB" w:rsidP="001D4AEB">
      <w:pPr>
        <w:pStyle w:val="ListParagraph"/>
        <w:numPr>
          <w:ilvl w:val="0"/>
          <w:numId w:val="12"/>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del w:id="415"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del w:id="416"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w:t>
      </w:r>
      <w:commentRangeStart w:id="417"/>
      <w:r w:rsidRPr="00765A51">
        <w:rPr>
          <w:rFonts w:ascii="Times New Roman" w:hAnsi="Times New Roman" w:cs="Times New Roman"/>
          <w:sz w:val="24"/>
          <w:szCs w:val="24"/>
        </w:rPr>
        <w:t xml:space="preserve">jurnal  </w:t>
      </w:r>
      <w:commentRangeEnd w:id="417"/>
      <w:r w:rsidRPr="00765A51">
        <w:rPr>
          <w:rStyle w:val="CommentReference"/>
          <w:rFonts w:ascii="Times New Roman" w:hAnsi="Times New Roman" w:cs="Times New Roman"/>
          <w:sz w:val="24"/>
          <w:szCs w:val="24"/>
        </w:rPr>
        <w:commentReference w:id="417"/>
      </w:r>
      <w:r w:rsidRPr="00765A51">
        <w:rPr>
          <w:rFonts w:ascii="Times New Roman" w:hAnsi="Times New Roman" w:cs="Times New Roman"/>
          <w:sz w:val="24"/>
          <w:szCs w:val="24"/>
        </w:rPr>
        <w:t xml:space="preserve">dengan metode analisis yang digunakan yaitu analisis semiotik </w:t>
      </w:r>
      <w:commentRangeStart w:id="418"/>
      <w:r w:rsidRPr="00765A51">
        <w:rPr>
          <w:rFonts w:ascii="Times New Roman" w:hAnsi="Times New Roman" w:cs="Times New Roman"/>
          <w:sz w:val="24"/>
          <w:szCs w:val="24"/>
        </w:rPr>
        <w:t>model John Fiske</w:t>
      </w:r>
      <w:commentRangeEnd w:id="418"/>
      <w:r w:rsidRPr="00765A51">
        <w:rPr>
          <w:rStyle w:val="CommentReference"/>
          <w:rFonts w:ascii="Times New Roman" w:hAnsi="Times New Roman" w:cs="Times New Roman"/>
          <w:sz w:val="24"/>
          <w:szCs w:val="24"/>
        </w:rPr>
        <w:commentReference w:id="418"/>
      </w:r>
      <w:r w:rsidRPr="00765A51">
        <w:rPr>
          <w:rFonts w:ascii="Times New Roman" w:hAnsi="Times New Roman" w:cs="Times New Roman"/>
          <w:sz w:val="24"/>
          <w:szCs w:val="24"/>
        </w:rPr>
        <w:t xml:space="preserve">. </w:t>
      </w:r>
      <w:commentRangeStart w:id="419"/>
      <w:r w:rsidRPr="00765A51">
        <w:rPr>
          <w:rFonts w:ascii="Times New Roman" w:hAnsi="Times New Roman" w:cs="Times New Roman"/>
          <w:sz w:val="24"/>
          <w:szCs w:val="24"/>
        </w:rPr>
        <w:t xml:space="preserve">Hasil </w:t>
      </w:r>
      <w:commentRangeEnd w:id="419"/>
      <w:r w:rsidRPr="00765A51">
        <w:rPr>
          <w:rStyle w:val="CommentReference"/>
          <w:rFonts w:ascii="Times New Roman" w:hAnsi="Times New Roman" w:cs="Times New Roman"/>
          <w:sz w:val="24"/>
          <w:szCs w:val="24"/>
        </w:rPr>
        <w:commentReference w:id="419"/>
      </w:r>
      <w:r w:rsidRPr="00765A51">
        <w:rPr>
          <w:rFonts w:ascii="Times New Roman" w:hAnsi="Times New Roman" w:cs="Times New Roman"/>
          <w:sz w:val="24"/>
          <w:szCs w:val="24"/>
        </w:rPr>
        <w:t xml:space="preserve">penelitian ini menunjukan salah satu jenis </w:t>
      </w:r>
      <w:del w:id="42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del w:id="42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w:t>
      </w:r>
      <w:commentRangeStart w:id="422"/>
      <w:r w:rsidRPr="00765A51">
        <w:rPr>
          <w:rFonts w:ascii="Times New Roman" w:hAnsi="Times New Roman" w:cs="Times New Roman"/>
          <w:sz w:val="24"/>
          <w:szCs w:val="24"/>
        </w:rPr>
        <w:t xml:space="preserve">Beda </w:t>
      </w:r>
      <w:commentRangeEnd w:id="422"/>
      <w:r w:rsidRPr="00765A51">
        <w:rPr>
          <w:rStyle w:val="CommentReference"/>
          <w:rFonts w:ascii="Times New Roman" w:hAnsi="Times New Roman" w:cs="Times New Roman"/>
          <w:sz w:val="24"/>
          <w:szCs w:val="24"/>
        </w:rPr>
        <w:commentReference w:id="422"/>
      </w:r>
      <w:r w:rsidRPr="00765A51">
        <w:rPr>
          <w:rFonts w:ascii="Times New Roman" w:hAnsi="Times New Roman" w:cs="Times New Roman"/>
          <w:sz w:val="24"/>
          <w:szCs w:val="24"/>
        </w:rPr>
        <w:t>penelitian ini dengan peneliti terletak pada model semotika yang digunakan dan objek yang diteliti bukanlah film melainkan serial drama (regional korea).</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V94Bcy2","properties":{"formattedCitation":"(Farikhi, 2023)","plainCitation":"(Farikhi, 2023)","noteIndex":0},"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rikhi, 2023)</w:t>
      </w:r>
      <w:r w:rsidRPr="00765A51">
        <w:rPr>
          <w:rFonts w:ascii="Times New Roman" w:hAnsi="Times New Roman" w:cs="Times New Roman"/>
          <w:sz w:val="24"/>
          <w:szCs w:val="24"/>
        </w:rPr>
        <w:fldChar w:fldCharType="end"/>
      </w:r>
    </w:p>
    <w:p w14:paraId="4A01B7BF" w14:textId="77777777" w:rsidR="001D4AEB" w:rsidRPr="00765A51" w:rsidRDefault="001D4AEB" w:rsidP="001D4AEB">
      <w:pPr>
        <w:pStyle w:val="ListParagraph"/>
        <w:ind w:left="709"/>
        <w:jc w:val="both"/>
        <w:rPr>
          <w:rFonts w:ascii="Times New Roman" w:hAnsi="Times New Roman" w:cs="Times New Roman"/>
          <w:sz w:val="24"/>
          <w:szCs w:val="24"/>
        </w:rPr>
      </w:pPr>
    </w:p>
    <w:p w14:paraId="3EF2FE7E" w14:textId="27DD09F6" w:rsidR="001D4AEB" w:rsidRPr="00765A51" w:rsidRDefault="001D4AEB">
      <w:pPr>
        <w:pStyle w:val="ListParagraph"/>
        <w:numPr>
          <w:ilvl w:val="0"/>
          <w:numId w:val="12"/>
        </w:numPr>
        <w:ind w:left="709"/>
        <w:jc w:val="both"/>
        <w:rPr>
          <w:rFonts w:ascii="Times New Roman" w:hAnsi="Times New Roman" w:cs="Times New Roman"/>
          <w:sz w:val="24"/>
          <w:szCs w:val="24"/>
        </w:rPr>
        <w:pPrChange w:id="423" w:author="NIZAR" w:date="2023-05-23T21:00:00Z">
          <w:pPr>
            <w:pStyle w:val="ListParagraph"/>
            <w:numPr>
              <w:ilvl w:val="3"/>
              <w:numId w:val="1"/>
            </w:numPr>
            <w:ind w:left="426" w:hanging="360"/>
          </w:pPr>
        </w:pPrChange>
      </w:pPr>
      <w:del w:id="424" w:author="NIZAR" w:date="2023-05-23T21:17:00Z">
        <w:r w:rsidRPr="00765A51" w:rsidDel="00BA401C">
          <w:rPr>
            <w:rFonts w:ascii="Times New Roman" w:hAnsi="Times New Roman" w:cs="Times New Roman"/>
            <w:sz w:val="24"/>
            <w:szCs w:val="24"/>
          </w:rPr>
          <w:delText xml:space="preserve">Penelitian kelima ditulis oleh Olga Gorbatkova dan Anastasia Katrich (2020) dengan judul “Representation of the Concept "School Violence" in the Mirror of Contemporary American Cinema (1992–2020)”. Penelitian ini merupakan </w:delText>
        </w:r>
        <w:r w:rsidRPr="00765A51" w:rsidDel="00BA401C">
          <w:rPr>
            <w:rFonts w:ascii="Times New Roman" w:hAnsi="Times New Roman" w:cs="Times New Roman"/>
            <w:sz w:val="24"/>
            <w:szCs w:val="24"/>
            <w:highlight w:val="yellow"/>
          </w:rPr>
          <w:delText>jurnal</w:delText>
        </w:r>
        <w:r w:rsidRPr="00765A51" w:rsidDel="00BA401C">
          <w:rPr>
            <w:rFonts w:ascii="Times New Roman" w:hAnsi="Times New Roman" w:cs="Times New Roman"/>
            <w:sz w:val="24"/>
            <w:szCs w:val="24"/>
          </w:rPr>
          <w:delText xml:space="preserve"> yang bertujuan untuk melakukan analisis hermeneutik umum teks media visua 16 mengenai </w:delText>
        </w:r>
        <w:r w:rsidRPr="00765A51" w:rsidDel="00BA401C">
          <w:rPr>
            <w:rFonts w:ascii="Times New Roman" w:hAnsi="Times New Roman" w:cs="Times New Roman"/>
            <w:sz w:val="24"/>
            <w:szCs w:val="24"/>
            <w:highlight w:val="yellow"/>
          </w:rPr>
          <w:delText>representasi kekerasan sekolah</w:delText>
        </w:r>
        <w:r w:rsidRPr="00765A51" w:rsidDel="00BA401C">
          <w:rPr>
            <w:rFonts w:ascii="Times New Roman" w:hAnsi="Times New Roman" w:cs="Times New Roman"/>
            <w:sz w:val="24"/>
            <w:szCs w:val="24"/>
          </w:rPr>
          <w:delText xml:space="preserve"> dalam sinema Amerika modern yang spesifik antara tahun 1992 sampai 2020 (termasuk analisis stereotip, analisis ideologis, analisis plot, analisis karakter, dll), Hasil dari penelitian ini menunjukan bahwa produksi film modern Amerika Serikat, yang terkait dengan bidang penelitian, menciptakan suatu gambaran dunia yang penuh dengan </w:delText>
        </w:r>
      </w:del>
      <w:del w:id="425"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del w:id="426" w:author="NIZAR" w:date="2023-05-23T21:17:00Z">
        <w:r w:rsidRPr="00765A51" w:rsidDel="00BA401C">
          <w:rPr>
            <w:rFonts w:ascii="Times New Roman" w:hAnsi="Times New Roman" w:cs="Times New Roman"/>
            <w:sz w:val="24"/>
            <w:szCs w:val="24"/>
          </w:rPr>
          <w:delText>, serangan bersenjata, yang dipicu oleh berbagai motif seperti balas dendam, persaingan, penghinaan, penegasan diri, dll.</w:delText>
        </w:r>
        <w:r w:rsidRPr="00765A51" w:rsidDel="00BA401C">
          <w:rPr>
            <w:rFonts w:ascii="Times New Roman" w:hAnsi="Times New Roman" w:cs="Times New Roman"/>
            <w:sz w:val="24"/>
            <w:szCs w:val="24"/>
          </w:rPr>
          <w:br/>
        </w:r>
      </w:del>
      <w:commentRangeStart w:id="427"/>
      <w:ins w:id="428" w:author="NIZAR" w:date="2023-05-23T21:00:00Z">
        <w:r w:rsidRPr="00765A51">
          <w:rPr>
            <w:rFonts w:ascii="Times New Roman" w:hAnsi="Times New Roman" w:cs="Times New Roman"/>
            <w:sz w:val="24"/>
            <w:szCs w:val="24"/>
          </w:rPr>
          <w:t>Olga Gorbatkova, Anastasia Katrich tahun 2020. Representation of the Concept "School Violence" in the Mirror of Contemporary American Cinema (1992–2020).</w:t>
        </w:r>
      </w:ins>
      <w:ins w:id="429" w:author="NIZAR" w:date="2023-05-23T21:07:00Z">
        <w:r w:rsidRPr="00765A51">
          <w:rPr>
            <w:rFonts w:ascii="Times New Roman" w:hAnsi="Times New Roman" w:cs="Times New Roman"/>
            <w:sz w:val="24"/>
            <w:szCs w:val="24"/>
          </w:rPr>
          <w:t xml:space="preserve"> Penelitian ini berjenis jurnal </w:t>
        </w:r>
      </w:ins>
      <w:ins w:id="430" w:author="NIZAR" w:date="2023-05-23T21:09:00Z">
        <w:r w:rsidRPr="00765A51">
          <w:rPr>
            <w:rFonts w:ascii="Times New Roman" w:hAnsi="Times New Roman" w:cs="Times New Roman"/>
            <w:sz w:val="24"/>
            <w:szCs w:val="24"/>
          </w:rPr>
          <w:t xml:space="preserve">dengan analisis hermeneutik teks media. Pembahasan </w:t>
        </w:r>
      </w:ins>
      <w:ins w:id="431" w:author="NIZAR" w:date="2023-05-23T21:11:00Z">
        <w:r w:rsidRPr="00765A51">
          <w:rPr>
            <w:rFonts w:ascii="Times New Roman" w:hAnsi="Times New Roman" w:cs="Times New Roman"/>
            <w:sz w:val="24"/>
            <w:szCs w:val="24"/>
          </w:rPr>
          <w:t>dalam penelitian ini yaitu tentang represetasi perilaku kekerasan sekolah</w:t>
        </w:r>
      </w:ins>
      <w:ins w:id="432" w:author="NIZAR" w:date="2023-05-23T21:14:00Z">
        <w:r w:rsidRPr="00765A51">
          <w:rPr>
            <w:rFonts w:ascii="Times New Roman" w:hAnsi="Times New Roman" w:cs="Times New Roman"/>
            <w:sz w:val="24"/>
            <w:szCs w:val="24"/>
          </w:rPr>
          <w:t xml:space="preserve"> pada sinema Amerika rentang tahun 1992-2020</w:t>
        </w:r>
      </w:ins>
      <w:ins w:id="433" w:author="NIZAR" w:date="2023-05-23T21:11:00Z">
        <w:r w:rsidRPr="00765A51">
          <w:rPr>
            <w:rFonts w:ascii="Times New Roman" w:hAnsi="Times New Roman" w:cs="Times New Roman"/>
            <w:sz w:val="24"/>
            <w:szCs w:val="24"/>
          </w:rPr>
          <w:t xml:space="preserve">. Analisis dilakukan terhadap beberapa aspek seperti, </w:t>
        </w:r>
      </w:ins>
      <w:ins w:id="434" w:author="NIZAR" w:date="2023-05-23T21:13:00Z">
        <w:r w:rsidRPr="00765A51">
          <w:rPr>
            <w:rFonts w:ascii="Times New Roman" w:hAnsi="Times New Roman" w:cs="Times New Roman"/>
            <w:sz w:val="24"/>
            <w:szCs w:val="24"/>
          </w:rPr>
          <w:t>plot dan karakter.</w:t>
        </w:r>
      </w:ins>
      <w:ins w:id="435" w:author="NIZAR" w:date="2023-05-23T21:15:00Z">
        <w:r w:rsidRPr="00765A51">
          <w:rPr>
            <w:rFonts w:ascii="Times New Roman" w:hAnsi="Times New Roman" w:cs="Times New Roman"/>
            <w:sz w:val="24"/>
            <w:szCs w:val="24"/>
          </w:rPr>
          <w:t xml:space="preserve"> Hasil dari penelitian ini menujukkan bahwa tindakan </w:t>
        </w:r>
      </w:ins>
      <w:del w:id="436"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37" w:author="NIZAR" w:date="2023-05-23T21:15:00Z">
        <w:r w:rsidRPr="00765A51">
          <w:rPr>
            <w:rFonts w:ascii="Times New Roman" w:hAnsi="Times New Roman" w:cs="Times New Roman"/>
            <w:sz w:val="24"/>
            <w:szCs w:val="24"/>
          </w:rPr>
          <w:t xml:space="preserve"> itu sangatlah fatal yang disebabkan oleh berbagai faktor motif</w:t>
        </w:r>
      </w:ins>
      <w:ins w:id="438" w:author="NIZAR" w:date="2023-05-23T21:16:00Z">
        <w:r w:rsidRPr="00765A51">
          <w:rPr>
            <w:rFonts w:ascii="Times New Roman" w:hAnsi="Times New Roman" w:cs="Times New Roman"/>
            <w:sz w:val="24"/>
            <w:szCs w:val="24"/>
          </w:rPr>
          <w:t xml:space="preserve"> masalah sosial (seperti dendam, kekuasaan, persaingan).</w:t>
        </w:r>
      </w:ins>
      <w:commentRangeEnd w:id="427"/>
      <w:r w:rsidRPr="00765A51">
        <w:rPr>
          <w:rStyle w:val="CommentReference"/>
          <w:rFonts w:ascii="Times New Roman" w:hAnsi="Times New Roman" w:cs="Times New Roman"/>
          <w:sz w:val="24"/>
          <w:szCs w:val="24"/>
        </w:rPr>
        <w:commentReference w:id="427"/>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4Gf3pxV","properties":{"formattedCitation":"(Gorbatkova &amp; Katrich, 2020)","plainCitation":"(Gorbatkova &amp; Katrich, 2020)","noteIndex":0},"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orbatkova &amp; Katrich, 2020)</w:t>
      </w:r>
      <w:r w:rsidRPr="00765A51">
        <w:rPr>
          <w:rFonts w:ascii="Times New Roman" w:hAnsi="Times New Roman" w:cs="Times New Roman"/>
          <w:sz w:val="24"/>
          <w:szCs w:val="24"/>
        </w:rPr>
        <w:fldChar w:fldCharType="end"/>
      </w:r>
    </w:p>
    <w:p w14:paraId="0B19F507" w14:textId="77777777" w:rsidR="001D4AEB" w:rsidRPr="00765A51" w:rsidRDefault="001D4AEB" w:rsidP="001D4AEB">
      <w:pPr>
        <w:ind w:left="709"/>
        <w:jc w:val="both"/>
        <w:rPr>
          <w:rFonts w:ascii="Times New Roman" w:hAnsi="Times New Roman" w:cs="Times New Roman"/>
          <w:sz w:val="24"/>
          <w:szCs w:val="24"/>
        </w:rPr>
      </w:pPr>
    </w:p>
    <w:p w14:paraId="7DD9CB6E" w14:textId="5DBD2FC5" w:rsidR="001D4AEB" w:rsidRPr="00765A51" w:rsidRDefault="001D4AEB" w:rsidP="001D4AEB">
      <w:pPr>
        <w:pStyle w:val="ListParagraph"/>
        <w:numPr>
          <w:ilvl w:val="0"/>
          <w:numId w:val="12"/>
        </w:numPr>
        <w:ind w:left="709"/>
        <w:jc w:val="both"/>
        <w:rPr>
          <w:rFonts w:ascii="Times New Roman" w:hAnsi="Times New Roman" w:cs="Times New Roman"/>
          <w:sz w:val="24"/>
          <w:szCs w:val="24"/>
        </w:rPr>
      </w:pPr>
      <w:ins w:id="439" w:author="NIZAR" w:date="2023-05-24T07:20:00Z">
        <w:r w:rsidRPr="00765A51">
          <w:rPr>
            <w:rFonts w:ascii="Times New Roman" w:hAnsi="Times New Roman" w:cs="Times New Roman"/>
            <w:sz w:val="24"/>
            <w:szCs w:val="24"/>
          </w:rPr>
          <w:t>Nurul Aulia Putri</w:t>
        </w:r>
      </w:ins>
      <w:r w:rsidRPr="00765A51">
        <w:rPr>
          <w:rFonts w:ascii="Times New Roman" w:hAnsi="Times New Roman" w:cs="Times New Roman"/>
          <w:sz w:val="24"/>
          <w:szCs w:val="24"/>
        </w:rPr>
        <w:t xml:space="preserve"> </w:t>
      </w:r>
      <w:ins w:id="440" w:author="NIZAR" w:date="2023-05-24T07:21:00Z">
        <w:r w:rsidRPr="00765A51">
          <w:rPr>
            <w:rFonts w:ascii="Times New Roman" w:hAnsi="Times New Roman" w:cs="Times New Roman"/>
            <w:sz w:val="24"/>
            <w:szCs w:val="24"/>
          </w:rPr>
          <w:t>Tahun</w:t>
        </w:r>
      </w:ins>
      <w:ins w:id="441" w:author="NIZAR" w:date="2023-05-24T07:22:00Z">
        <w:r w:rsidRPr="00765A51">
          <w:rPr>
            <w:rFonts w:ascii="Times New Roman" w:hAnsi="Times New Roman" w:cs="Times New Roman"/>
            <w:sz w:val="24"/>
            <w:szCs w:val="24"/>
          </w:rPr>
          <w:t xml:space="preserve"> 2019</w:t>
        </w:r>
      </w:ins>
      <w:ins w:id="442" w:author="NIZAR" w:date="2023-05-24T07:21:00Z">
        <w:r w:rsidRPr="00765A51">
          <w:rPr>
            <w:rFonts w:ascii="Times New Roman" w:hAnsi="Times New Roman" w:cs="Times New Roman"/>
            <w:sz w:val="24"/>
            <w:szCs w:val="24"/>
          </w:rPr>
          <w:t xml:space="preserve"> </w:t>
        </w:r>
      </w:ins>
      <w:r w:rsidR="005410CC" w:rsidRPr="005410CC">
        <w:rPr>
          <w:rFonts w:ascii="Times New Roman" w:hAnsi="Times New Roman" w:cs="Times New Roman"/>
          <w:i/>
          <w:sz w:val="24"/>
          <w:szCs w:val="24"/>
        </w:rPr>
        <w:t>Bullying</w:t>
      </w:r>
      <w:ins w:id="443" w:author="NIZAR" w:date="2023-05-24T07:20:00Z">
        <w:r w:rsidRPr="00765A51">
          <w:rPr>
            <w:rFonts w:ascii="Times New Roman" w:hAnsi="Times New Roman" w:cs="Times New Roman"/>
            <w:sz w:val="24"/>
            <w:szCs w:val="24"/>
          </w:rPr>
          <w:t xml:space="preserve"> Dalam Pendidikan (Analisis Semiotika Film Sajen Karya Haqi Ahmad)</w:t>
        </w:r>
      </w:ins>
      <w:ins w:id="444" w:author="NIZAR" w:date="2023-05-24T07:22:00Z">
        <w:r w:rsidRPr="00765A51">
          <w:rPr>
            <w:rFonts w:ascii="Times New Roman" w:hAnsi="Times New Roman" w:cs="Times New Roman"/>
            <w:sz w:val="24"/>
            <w:szCs w:val="24"/>
          </w:rPr>
          <w:t>. Penelitian ini berjenis tesis dengan menggunakan</w:t>
        </w:r>
      </w:ins>
      <w:ins w:id="445" w:author="NIZAR" w:date="2023-05-24T07:28:00Z">
        <w:r w:rsidRPr="00765A51">
          <w:rPr>
            <w:rFonts w:ascii="Times New Roman" w:hAnsi="Times New Roman" w:cs="Times New Roman"/>
            <w:sz w:val="24"/>
            <w:szCs w:val="24"/>
          </w:rPr>
          <w:t xml:space="preserve"> objek sebuah film dan</w:t>
        </w:r>
      </w:ins>
      <w:ins w:id="446" w:author="NIZAR" w:date="2023-05-24T07:22:00Z">
        <w:r w:rsidRPr="00765A51">
          <w:rPr>
            <w:rFonts w:ascii="Times New Roman" w:hAnsi="Times New Roman" w:cs="Times New Roman"/>
            <w:sz w:val="24"/>
            <w:szCs w:val="24"/>
          </w:rPr>
          <w:t xml:space="preserve"> </w:t>
        </w:r>
      </w:ins>
      <w:ins w:id="447" w:author="NIZAR" w:date="2023-05-24T07:23:00Z">
        <w:r w:rsidRPr="00765A51">
          <w:rPr>
            <w:rFonts w:ascii="Times New Roman" w:hAnsi="Times New Roman" w:cs="Times New Roman"/>
            <w:sz w:val="24"/>
            <w:szCs w:val="24"/>
          </w:rPr>
          <w:t>pendekatan kualitatif deksriptif analisis semiotika Charles Sanders Pierce</w:t>
        </w:r>
      </w:ins>
      <w:ins w:id="448" w:author="NIZAR" w:date="2023-05-24T07:24:00Z">
        <w:r w:rsidRPr="00765A51">
          <w:rPr>
            <w:rFonts w:ascii="Times New Roman" w:hAnsi="Times New Roman" w:cs="Times New Roman"/>
            <w:sz w:val="24"/>
            <w:szCs w:val="24"/>
          </w:rPr>
          <w:t xml:space="preserve"> dengan hasil penelitian </w:t>
        </w:r>
      </w:ins>
      <w:ins w:id="449" w:author="NIZAR" w:date="2023-05-24T07:25:00Z">
        <w:r w:rsidRPr="00765A51">
          <w:rPr>
            <w:rFonts w:ascii="Times New Roman" w:hAnsi="Times New Roman" w:cs="Times New Roman"/>
            <w:sz w:val="24"/>
            <w:szCs w:val="24"/>
          </w:rPr>
          <w:t xml:space="preserve">menunjukan </w:t>
        </w:r>
      </w:ins>
      <w:del w:id="45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51" w:author="NIZAR" w:date="2023-05-24T07:25:00Z">
        <w:r w:rsidRPr="00765A51">
          <w:rPr>
            <w:rFonts w:ascii="Times New Roman" w:hAnsi="Times New Roman" w:cs="Times New Roman"/>
            <w:sz w:val="24"/>
            <w:szCs w:val="24"/>
          </w:rPr>
          <w:t xml:space="preserve"> yang umum terjadi di sekolah seperti kekeran fisik, </w:t>
        </w:r>
        <w:r w:rsidRPr="00765A51">
          <w:rPr>
            <w:rFonts w:ascii="Times New Roman" w:hAnsi="Times New Roman" w:cs="Times New Roman"/>
            <w:sz w:val="24"/>
            <w:szCs w:val="24"/>
          </w:rPr>
          <w:lastRenderedPageBreak/>
          <w:t xml:space="preserve">ejekan, dan hinaan dengan </w:t>
        </w:r>
      </w:ins>
      <w:ins w:id="452" w:author="NIZAR" w:date="2023-05-24T07:26:00Z">
        <w:r w:rsidRPr="00765A51">
          <w:rPr>
            <w:rFonts w:ascii="Times New Roman" w:hAnsi="Times New Roman" w:cs="Times New Roman"/>
            <w:sz w:val="24"/>
            <w:szCs w:val="24"/>
          </w:rPr>
          <w:t xml:space="preserve">dilihat </w:t>
        </w:r>
      </w:ins>
      <w:ins w:id="453" w:author="NIZAR" w:date="2023-05-24T07:25:00Z">
        <w:r w:rsidRPr="00765A51">
          <w:rPr>
            <w:rFonts w:ascii="Times New Roman" w:hAnsi="Times New Roman" w:cs="Times New Roman"/>
            <w:sz w:val="24"/>
            <w:szCs w:val="24"/>
          </w:rPr>
          <w:t>menggunakan</w:t>
        </w:r>
      </w:ins>
      <w:ins w:id="454" w:author="NIZAR" w:date="2023-05-24T07:26:00Z">
        <w:r w:rsidRPr="00765A51">
          <w:rPr>
            <w:rFonts w:ascii="Times New Roman" w:hAnsi="Times New Roman" w:cs="Times New Roman"/>
            <w:sz w:val="24"/>
            <w:szCs w:val="24"/>
          </w:rPr>
          <w:t xml:space="preserve"> beberapa</w:t>
        </w:r>
      </w:ins>
      <w:ins w:id="455" w:author="NIZAR" w:date="2023-05-24T07:25:00Z">
        <w:r w:rsidRPr="00765A51">
          <w:rPr>
            <w:rFonts w:ascii="Times New Roman" w:hAnsi="Times New Roman" w:cs="Times New Roman"/>
            <w:sz w:val="24"/>
            <w:szCs w:val="24"/>
          </w:rPr>
          <w:t xml:space="preserve"> sudut pandang.</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GYDATsrf","properties":{"formattedCitation":"(N. A. Putri, 2019)","plainCitation":"(N. A. Putri, 2019)","noteIndex":0},"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 A. Putri, 2019)</w:t>
      </w:r>
      <w:r w:rsidRPr="00765A51">
        <w:rPr>
          <w:rFonts w:ascii="Times New Roman" w:hAnsi="Times New Roman" w:cs="Times New Roman"/>
          <w:sz w:val="24"/>
          <w:szCs w:val="24"/>
        </w:rPr>
        <w:fldChar w:fldCharType="end"/>
      </w:r>
    </w:p>
    <w:p w14:paraId="275E3C84" w14:textId="77777777" w:rsidR="001D4AEB" w:rsidRPr="00765A51" w:rsidRDefault="001D4AEB" w:rsidP="001D4AEB">
      <w:pPr>
        <w:ind w:left="709"/>
        <w:jc w:val="both"/>
        <w:rPr>
          <w:rFonts w:ascii="Times New Roman" w:hAnsi="Times New Roman" w:cs="Times New Roman"/>
          <w:sz w:val="24"/>
          <w:szCs w:val="24"/>
        </w:rPr>
      </w:pPr>
    </w:p>
    <w:p w14:paraId="654449AD" w14:textId="048B3FBF" w:rsidR="001D4AEB" w:rsidRPr="00765A51" w:rsidRDefault="001D4AEB">
      <w:pPr>
        <w:pStyle w:val="ListParagraph"/>
        <w:numPr>
          <w:ilvl w:val="0"/>
          <w:numId w:val="12"/>
        </w:numPr>
        <w:ind w:left="709"/>
        <w:jc w:val="both"/>
        <w:rPr>
          <w:rFonts w:ascii="Times New Roman" w:hAnsi="Times New Roman" w:cs="Times New Roman"/>
          <w:sz w:val="24"/>
          <w:szCs w:val="24"/>
        </w:rPr>
        <w:pPrChange w:id="456" w:author="NIZAR" w:date="2023-05-24T08:19:00Z">
          <w:pPr>
            <w:pStyle w:val="ListParagraph"/>
            <w:numPr>
              <w:ilvl w:val="3"/>
              <w:numId w:val="1"/>
            </w:numPr>
            <w:ind w:left="2880" w:hanging="360"/>
            <w:jc w:val="both"/>
          </w:pPr>
        </w:pPrChange>
      </w:pPr>
      <w:commentRangeStart w:id="457"/>
      <w:ins w:id="458" w:author="NIZAR" w:date="2023-05-24T08:16:00Z">
        <w:r w:rsidRPr="00765A51">
          <w:rPr>
            <w:rFonts w:ascii="Times New Roman" w:hAnsi="Times New Roman" w:cs="Times New Roman"/>
            <w:sz w:val="24"/>
            <w:szCs w:val="24"/>
          </w:rPr>
          <w:t xml:space="preserve">Fadhila Nurul Atika Representasi </w:t>
        </w:r>
      </w:ins>
      <w:r w:rsidR="005410CC" w:rsidRPr="005410CC">
        <w:rPr>
          <w:rFonts w:ascii="Times New Roman" w:hAnsi="Times New Roman" w:cs="Times New Roman"/>
          <w:i/>
          <w:sz w:val="24"/>
          <w:szCs w:val="24"/>
        </w:rPr>
        <w:t>Bullying</w:t>
      </w:r>
      <w:ins w:id="459" w:author="NIZAR" w:date="2023-05-24T08:16:00Z">
        <w:r w:rsidRPr="00765A51">
          <w:rPr>
            <w:rFonts w:ascii="Times New Roman" w:hAnsi="Times New Roman" w:cs="Times New Roman"/>
            <w:sz w:val="24"/>
            <w:szCs w:val="24"/>
          </w:rPr>
          <w:t xml:space="preserve"> dalam Film Joker (Analisis Semiotika Model Roland Barthes)</w:t>
        </w:r>
      </w:ins>
      <w:ins w:id="460" w:author="NIZAR" w:date="2023-05-24T08:19:00Z">
        <w:r w:rsidRPr="00765A51">
          <w:rPr>
            <w:rFonts w:ascii="Times New Roman" w:hAnsi="Times New Roman" w:cs="Times New Roman"/>
            <w:sz w:val="24"/>
            <w:szCs w:val="24"/>
          </w:rPr>
          <w:t xml:space="preserve">. Penelitian ini berjenis skripsi dengan menggunakan analisis semiotika Roland Barthes. </w:t>
        </w:r>
      </w:ins>
      <w:ins w:id="461" w:author="NIZAR" w:date="2023-05-24T08:20:00Z">
        <w:r w:rsidRPr="00765A51">
          <w:rPr>
            <w:rFonts w:ascii="Times New Roman" w:hAnsi="Times New Roman" w:cs="Times New Roman"/>
            <w:sz w:val="24"/>
            <w:szCs w:val="24"/>
          </w:rPr>
          <w:t xml:space="preserve">Subjek yang digunakan dalam penelitian ini yaitu sebuah film berjudul Joker yang berbeda dengan peneliti yaitu menggunakan </w:t>
        </w:r>
      </w:ins>
      <w:ins w:id="462" w:author="NIZAR" w:date="2023-05-24T08:21:00Z">
        <w:r w:rsidRPr="00765A51">
          <w:rPr>
            <w:rFonts w:ascii="Times New Roman" w:hAnsi="Times New Roman" w:cs="Times New Roman"/>
            <w:sz w:val="24"/>
            <w:szCs w:val="24"/>
          </w:rPr>
          <w:t xml:space="preserve">serial drama (regional korea). Hasil dari penelitian memaparkan mengenai berbgaia macam tindakan bulying yang dapat dialami oleh siapapun, kapanpun, dan dimanapun. </w:t>
        </w:r>
      </w:ins>
      <w:r w:rsidR="005410CC" w:rsidRPr="005410CC">
        <w:rPr>
          <w:rFonts w:ascii="Times New Roman" w:hAnsi="Times New Roman" w:cs="Times New Roman"/>
          <w:i/>
          <w:sz w:val="24"/>
          <w:szCs w:val="24"/>
        </w:rPr>
        <w:t>Bullying</w:t>
      </w:r>
      <w:ins w:id="463" w:author="NIZAR" w:date="2023-05-24T08:22:00Z">
        <w:r w:rsidRPr="00765A51">
          <w:rPr>
            <w:rFonts w:ascii="Times New Roman" w:hAnsi="Times New Roman" w:cs="Times New Roman"/>
            <w:sz w:val="24"/>
            <w:szCs w:val="24"/>
          </w:rPr>
          <w:t xml:space="preserve"> yang dialkukan yaitu </w:t>
        </w:r>
      </w:ins>
      <w:del w:id="464"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65" w:author="NIZAR" w:date="2023-05-24T08:22:00Z">
        <w:r w:rsidRPr="00765A51">
          <w:rPr>
            <w:rFonts w:ascii="Times New Roman" w:hAnsi="Times New Roman" w:cs="Times New Roman"/>
            <w:sz w:val="24"/>
            <w:szCs w:val="24"/>
          </w:rPr>
          <w:t xml:space="preserve"> fisik dan verbal dengan menghina dan mengancam.</w:t>
        </w:r>
      </w:ins>
      <w:commentRangeEnd w:id="457"/>
      <w:ins w:id="466" w:author="NIZAR" w:date="2023-05-24T08:23:00Z">
        <w:r w:rsidRPr="00765A51">
          <w:rPr>
            <w:rStyle w:val="CommentReference"/>
            <w:rFonts w:ascii="Times New Roman" w:hAnsi="Times New Roman" w:cs="Times New Roman"/>
            <w:sz w:val="24"/>
            <w:szCs w:val="24"/>
          </w:rPr>
          <w:commentReference w:id="457"/>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70LYHXS5","properties":{"formattedCitation":"(Atika, 2020)","plainCitation":"(Atika, 2020)","noteIndex":0},"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Atika, 2020)</w:t>
      </w:r>
      <w:r w:rsidRPr="00765A51">
        <w:rPr>
          <w:rFonts w:ascii="Times New Roman" w:hAnsi="Times New Roman" w:cs="Times New Roman"/>
          <w:sz w:val="24"/>
          <w:szCs w:val="24"/>
        </w:rPr>
        <w:fldChar w:fldCharType="end"/>
      </w:r>
    </w:p>
    <w:p w14:paraId="07CB54C2" w14:textId="77777777" w:rsidR="001D4AEB" w:rsidRPr="00765A51" w:rsidRDefault="001D4AEB" w:rsidP="001D4AEB">
      <w:pPr>
        <w:ind w:left="709"/>
        <w:jc w:val="both"/>
        <w:rPr>
          <w:rFonts w:ascii="Times New Roman" w:hAnsi="Times New Roman" w:cs="Times New Roman"/>
          <w:sz w:val="24"/>
          <w:szCs w:val="24"/>
        </w:rPr>
      </w:pPr>
    </w:p>
    <w:p w14:paraId="1E7F40F7" w14:textId="7AFAB38A" w:rsidR="001D4AEB" w:rsidRPr="00765A51" w:rsidRDefault="001D4AEB">
      <w:pPr>
        <w:pStyle w:val="ListParagraph"/>
        <w:numPr>
          <w:ilvl w:val="0"/>
          <w:numId w:val="12"/>
        </w:numPr>
        <w:ind w:left="709"/>
        <w:jc w:val="both"/>
        <w:rPr>
          <w:rFonts w:ascii="Times New Roman" w:hAnsi="Times New Roman" w:cs="Times New Roman"/>
          <w:sz w:val="24"/>
          <w:szCs w:val="24"/>
        </w:rPr>
        <w:pPrChange w:id="467" w:author="NIZAR" w:date="2023-05-24T08:40:00Z">
          <w:pPr>
            <w:pStyle w:val="ListParagraph"/>
            <w:numPr>
              <w:ilvl w:val="3"/>
              <w:numId w:val="1"/>
            </w:numPr>
            <w:ind w:left="2880" w:hanging="360"/>
            <w:jc w:val="both"/>
          </w:pPr>
        </w:pPrChange>
      </w:pPr>
      <w:commentRangeStart w:id="468"/>
      <w:ins w:id="469" w:author="NIZAR" w:date="2023-05-24T08:40:00Z">
        <w:r w:rsidRPr="00765A51">
          <w:rPr>
            <w:rFonts w:ascii="Times New Roman" w:hAnsi="Times New Roman" w:cs="Times New Roman"/>
            <w:sz w:val="24"/>
            <w:szCs w:val="24"/>
          </w:rPr>
          <w:t xml:space="preserve">Arum Indah Permata Sari Representasi </w:t>
        </w:r>
      </w:ins>
      <w:r w:rsidR="005410CC" w:rsidRPr="005410CC">
        <w:rPr>
          <w:rFonts w:ascii="Times New Roman" w:hAnsi="Times New Roman" w:cs="Times New Roman"/>
          <w:i/>
          <w:sz w:val="24"/>
          <w:szCs w:val="24"/>
        </w:rPr>
        <w:t>Bullying</w:t>
      </w:r>
      <w:ins w:id="470" w:author="NIZAR" w:date="2023-05-24T08:40:00Z">
        <w:r w:rsidRPr="00765A51">
          <w:rPr>
            <w:rFonts w:ascii="Times New Roman" w:hAnsi="Times New Roman" w:cs="Times New Roman"/>
            <w:sz w:val="24"/>
            <w:szCs w:val="24"/>
          </w:rPr>
          <w:t xml:space="preserve"> pada Film “My Little Baby, Jaya”. Penelitian </w:t>
        </w:r>
      </w:ins>
      <w:commentRangeEnd w:id="468"/>
      <w:ins w:id="471" w:author="NIZAR" w:date="2023-05-24T08:41:00Z">
        <w:r w:rsidRPr="00765A51">
          <w:rPr>
            <w:rStyle w:val="CommentReference"/>
            <w:rFonts w:ascii="Times New Roman" w:hAnsi="Times New Roman" w:cs="Times New Roman"/>
            <w:sz w:val="24"/>
            <w:szCs w:val="24"/>
          </w:rPr>
          <w:commentReference w:id="468"/>
        </w:r>
      </w:ins>
      <w:ins w:id="472" w:author="NIZAR" w:date="2023-05-24T08:42:00Z">
        <w:r w:rsidRPr="00765A51">
          <w:rPr>
            <w:rFonts w:ascii="Times New Roman" w:hAnsi="Times New Roman" w:cs="Times New Roman"/>
            <w:sz w:val="24"/>
            <w:szCs w:val="24"/>
          </w:rPr>
          <w:t>ini</w:t>
        </w:r>
      </w:ins>
      <w:ins w:id="473" w:author="NIZAR" w:date="2023-05-24T08:45:00Z">
        <w:r w:rsidRPr="00765A51">
          <w:rPr>
            <w:rFonts w:ascii="Times New Roman" w:hAnsi="Times New Roman" w:cs="Times New Roman"/>
            <w:sz w:val="24"/>
            <w:szCs w:val="24"/>
          </w:rPr>
          <w:t xml:space="preserve"> berjenis skripsi</w:t>
        </w:r>
      </w:ins>
      <w:ins w:id="474" w:author="NIZAR" w:date="2023-05-24T08:42:00Z">
        <w:r w:rsidRPr="00765A51">
          <w:rPr>
            <w:rFonts w:ascii="Times New Roman" w:hAnsi="Times New Roman" w:cs="Times New Roman"/>
            <w:sz w:val="24"/>
            <w:szCs w:val="24"/>
          </w:rPr>
          <w:t xml:space="preserve"> menggunakan pendekatan kualitatif dengan model analisis yang digunakan yaitu analisi</w:t>
        </w:r>
      </w:ins>
      <w:ins w:id="475" w:author="NIZAR" w:date="2023-05-24T08:44:00Z">
        <w:r w:rsidRPr="00765A51">
          <w:rPr>
            <w:rFonts w:ascii="Times New Roman" w:hAnsi="Times New Roman" w:cs="Times New Roman"/>
            <w:sz w:val="24"/>
            <w:szCs w:val="24"/>
          </w:rPr>
          <w:t>s</w:t>
        </w:r>
      </w:ins>
      <w:ins w:id="476" w:author="NIZAR" w:date="2023-05-24T08:42:00Z">
        <w:r w:rsidRPr="00765A51">
          <w:rPr>
            <w:rFonts w:ascii="Times New Roman" w:hAnsi="Times New Roman" w:cs="Times New Roman"/>
            <w:sz w:val="24"/>
            <w:szCs w:val="24"/>
          </w:rPr>
          <w:t xml:space="preserve"> semiotika </w:t>
        </w:r>
      </w:ins>
      <w:ins w:id="477" w:author="NIZAR" w:date="2023-05-24T08:43:00Z">
        <w:r w:rsidRPr="00765A51">
          <w:rPr>
            <w:rFonts w:ascii="Times New Roman" w:hAnsi="Times New Roman" w:cs="Times New Roman"/>
            <w:sz w:val="24"/>
            <w:szCs w:val="24"/>
          </w:rPr>
          <w:t>Charles Sanders Pierce</w:t>
        </w:r>
      </w:ins>
      <w:ins w:id="478" w:author="NIZAR" w:date="2023-05-24T08:44:00Z">
        <w:r w:rsidRPr="00765A51">
          <w:rPr>
            <w:rFonts w:ascii="Times New Roman" w:hAnsi="Times New Roman" w:cs="Times New Roman"/>
            <w:sz w:val="24"/>
            <w:szCs w:val="24"/>
          </w:rPr>
          <w:t xml:space="preserve"> berbeda dengan peenliti yang menggunakan anailisi Roland Barthes. Hasil </w:t>
        </w:r>
      </w:ins>
      <w:ins w:id="479" w:author="NIZAR" w:date="2023-05-24T08:45:00Z">
        <w:r w:rsidRPr="00765A51">
          <w:rPr>
            <w:rFonts w:ascii="Times New Roman" w:hAnsi="Times New Roman" w:cs="Times New Roman"/>
            <w:sz w:val="24"/>
            <w:szCs w:val="24"/>
          </w:rPr>
          <w:t xml:space="preserve">penelitian menunjukan </w:t>
        </w:r>
      </w:ins>
      <w:del w:id="48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81" w:author="NIZAR" w:date="2023-05-24T08:45:00Z">
        <w:r w:rsidRPr="00765A51">
          <w:rPr>
            <w:rFonts w:ascii="Times New Roman" w:hAnsi="Times New Roman" w:cs="Times New Roman"/>
            <w:sz w:val="24"/>
            <w:szCs w:val="24"/>
          </w:rPr>
          <w:t xml:space="preserve"> terjadi dalam beberapa bentuk seperti, verbal lisan, fisik, dan siber digital di dunia </w:t>
        </w:r>
      </w:ins>
      <w:ins w:id="482" w:author="NIZAR" w:date="2023-05-24T08:46:00Z">
        <w:r w:rsidRPr="00765A51">
          <w:rPr>
            <w:rFonts w:ascii="Times New Roman" w:hAnsi="Times New Roman" w:cs="Times New Roman"/>
            <w:sz w:val="24"/>
            <w:szCs w:val="24"/>
          </w:rPr>
          <w:t>maya internet</w:t>
        </w:r>
      </w:ins>
      <w:r w:rsidRPr="00765A51">
        <w:rPr>
          <w:rFonts w:ascii="Times New Roman" w:hAnsi="Times New Roman" w:cs="Times New Roman"/>
          <w:sz w:val="24"/>
          <w:szCs w:val="24"/>
        </w:rPr>
        <w:t xml:space="preserve"> </w:t>
      </w:r>
      <w:ins w:id="483" w:author="NIZAR" w:date="2023-05-24T08:48:00Z">
        <w:r w:rsidRPr="00765A51">
          <w:rPr>
            <w:rFonts w:ascii="Times New Roman" w:hAnsi="Times New Roman" w:cs="Times New Roman"/>
            <w:sz w:val="24"/>
            <w:szCs w:val="24"/>
          </w:rPr>
          <w:t>(</w:t>
        </w:r>
      </w:ins>
      <w:r w:rsidRPr="00765A51">
        <w:rPr>
          <w:rFonts w:ascii="Times New Roman" w:hAnsi="Times New Roman" w:cs="Times New Roman"/>
          <w:i/>
          <w:sz w:val="24"/>
          <w:szCs w:val="24"/>
        </w:rPr>
        <w:t>cyberspace</w:t>
      </w:r>
      <w:ins w:id="484" w:author="NIZAR" w:date="2023-05-24T08:48:00Z">
        <w:r w:rsidRPr="00765A51">
          <w:rPr>
            <w:rFonts w:ascii="Times New Roman" w:hAnsi="Times New Roman" w:cs="Times New Roman"/>
            <w:sz w:val="24"/>
            <w:szCs w:val="24"/>
          </w:rPr>
          <w:t>)</w:t>
        </w:r>
      </w:ins>
      <w:ins w:id="485" w:author="NIZAR" w:date="2023-05-24T08:46:00Z">
        <w:r w:rsidRPr="00765A51">
          <w:rPr>
            <w:rFonts w:ascii="Times New Roman" w:hAnsi="Times New Roman" w:cs="Times New Roman"/>
            <w:sz w:val="24"/>
            <w:szCs w:val="24"/>
          </w:rPr>
          <w:t>.</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DdcEXrC1","properties":{"formattedCitation":"(Sari, 2021)","plainCitation":"(Sari, 2021)","noteIndex":0},"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ari, 2021)</w:t>
      </w:r>
      <w:r w:rsidRPr="00765A51">
        <w:rPr>
          <w:rFonts w:ascii="Times New Roman" w:hAnsi="Times New Roman" w:cs="Times New Roman"/>
          <w:sz w:val="24"/>
          <w:szCs w:val="24"/>
        </w:rPr>
        <w:fldChar w:fldCharType="end"/>
      </w:r>
    </w:p>
    <w:p w14:paraId="12EBF6D6" w14:textId="77777777" w:rsidR="001D4AEB" w:rsidRPr="00765A51" w:rsidRDefault="001D4AEB" w:rsidP="001D4AEB">
      <w:pPr>
        <w:ind w:left="709"/>
        <w:jc w:val="both"/>
        <w:rPr>
          <w:rFonts w:ascii="Times New Roman" w:hAnsi="Times New Roman" w:cs="Times New Roman"/>
          <w:sz w:val="24"/>
          <w:szCs w:val="24"/>
        </w:rPr>
      </w:pPr>
    </w:p>
    <w:p w14:paraId="01691E94" w14:textId="77777777" w:rsidR="001D4AEB" w:rsidRPr="00765A51" w:rsidRDefault="001D4AEB">
      <w:pPr>
        <w:pStyle w:val="ListParagraph"/>
        <w:numPr>
          <w:ilvl w:val="0"/>
          <w:numId w:val="12"/>
        </w:numPr>
        <w:ind w:left="709"/>
        <w:jc w:val="both"/>
        <w:rPr>
          <w:rFonts w:ascii="Times New Roman" w:hAnsi="Times New Roman" w:cs="Times New Roman"/>
          <w:sz w:val="24"/>
          <w:szCs w:val="24"/>
        </w:rPr>
        <w:pPrChange w:id="486" w:author="NIZAR" w:date="2023-05-24T08:49:00Z">
          <w:pPr>
            <w:pStyle w:val="ListParagraph"/>
            <w:numPr>
              <w:ilvl w:val="3"/>
              <w:numId w:val="1"/>
            </w:numPr>
            <w:ind w:left="2880" w:hanging="360"/>
            <w:jc w:val="both"/>
          </w:pPr>
        </w:pPrChange>
      </w:pPr>
      <w:commentRangeStart w:id="487"/>
      <w:ins w:id="488" w:author="NIZAR" w:date="2023-05-24T08:49:00Z">
        <w:r w:rsidRPr="00765A51">
          <w:rPr>
            <w:rFonts w:ascii="Times New Roman" w:hAnsi="Times New Roman" w:cs="Times New Roman"/>
            <w:sz w:val="24"/>
            <w:szCs w:val="24"/>
          </w:rPr>
          <w:t xml:space="preserve">Akmad Fauzi, Analisis Semiotika Toleransi Beragama dalam Film PK (Peekay). Penelitian terdahulu ini </w:t>
        </w:r>
      </w:ins>
      <w:ins w:id="489" w:author="NIZAR" w:date="2023-05-24T08:50:00Z">
        <w:r w:rsidRPr="00765A51">
          <w:rPr>
            <w:rFonts w:ascii="Times New Roman" w:hAnsi="Times New Roman" w:cs="Times New Roman"/>
            <w:sz w:val="24"/>
            <w:szCs w:val="24"/>
          </w:rPr>
          <w:t xml:space="preserve">berjenis skripsi dengan pendekatan penelitian kualitatif. Objek yang digunakan oleh </w:t>
        </w:r>
      </w:ins>
      <w:ins w:id="490" w:author="NIZAR" w:date="2023-05-24T08:51:00Z">
        <w:r w:rsidRPr="00765A51">
          <w:rPr>
            <w:rFonts w:ascii="Times New Roman" w:hAnsi="Times New Roman" w:cs="Times New Roman"/>
            <w:sz w:val="24"/>
            <w:szCs w:val="24"/>
          </w:rPr>
          <w:t>penelitian terdahulu yaitu Film PK, sedangkan peneliti menggunakan objek berupa serial drama (regional korea) berjudul Revenge Of Others tahun 2022</w:t>
        </w:r>
      </w:ins>
      <w:ins w:id="491" w:author="NIZAR" w:date="2023-05-24T08:52:00Z">
        <w:r w:rsidRPr="00765A51">
          <w:rPr>
            <w:rFonts w:ascii="Times New Roman" w:hAnsi="Times New Roman" w:cs="Times New Roman"/>
            <w:sz w:val="24"/>
            <w:szCs w:val="24"/>
          </w:rPr>
          <w:t>. Hasil penelitian terdahulu menunjukan tanda-tanda keberagaman keyakinan beragama dan toleransi yang terjadi dengan perbedaan itu.</w:t>
        </w:r>
      </w:ins>
      <w:commentRangeEnd w:id="487"/>
      <w:r w:rsidRPr="00765A51">
        <w:rPr>
          <w:rStyle w:val="CommentReference"/>
          <w:rFonts w:ascii="Times New Roman" w:hAnsi="Times New Roman" w:cs="Times New Roman"/>
          <w:sz w:val="24"/>
          <w:szCs w:val="24"/>
        </w:rPr>
        <w:commentReference w:id="487"/>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iH4Wpeg","properties":{"formattedCitation":"(Fauzi, 2020)","plainCitation":"(Fauzi, 2020)","noteIndex":0},"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uzi, 2020)</w:t>
      </w:r>
      <w:r w:rsidRPr="00765A51">
        <w:rPr>
          <w:rFonts w:ascii="Times New Roman" w:hAnsi="Times New Roman" w:cs="Times New Roman"/>
          <w:sz w:val="24"/>
          <w:szCs w:val="24"/>
        </w:rPr>
        <w:fldChar w:fldCharType="end"/>
      </w:r>
    </w:p>
    <w:p w14:paraId="38C6B509" w14:textId="77777777" w:rsidR="001D4AEB" w:rsidRPr="00765A51" w:rsidRDefault="001D4AEB" w:rsidP="001D4AEB">
      <w:pPr>
        <w:ind w:left="709"/>
        <w:jc w:val="both"/>
        <w:rPr>
          <w:rFonts w:ascii="Times New Roman" w:hAnsi="Times New Roman" w:cs="Times New Roman"/>
          <w:sz w:val="24"/>
          <w:szCs w:val="24"/>
        </w:rPr>
      </w:pPr>
    </w:p>
    <w:p w14:paraId="3A1BE6A0" w14:textId="28F66CAE" w:rsidR="001D4AEB" w:rsidRPr="00765A51" w:rsidRDefault="001D4AEB">
      <w:pPr>
        <w:pStyle w:val="ListParagraph"/>
        <w:numPr>
          <w:ilvl w:val="0"/>
          <w:numId w:val="12"/>
        </w:numPr>
        <w:ind w:left="709"/>
        <w:jc w:val="both"/>
        <w:rPr>
          <w:rFonts w:ascii="Times New Roman" w:hAnsi="Times New Roman" w:cs="Times New Roman"/>
          <w:sz w:val="24"/>
          <w:szCs w:val="24"/>
        </w:rPr>
        <w:pPrChange w:id="492" w:author="NIZAR" w:date="2023-05-24T09:31:00Z">
          <w:pPr>
            <w:pStyle w:val="ListParagraph"/>
            <w:numPr>
              <w:ilvl w:val="3"/>
              <w:numId w:val="1"/>
            </w:numPr>
            <w:ind w:left="2880" w:hanging="360"/>
            <w:jc w:val="both"/>
          </w:pPr>
        </w:pPrChange>
      </w:pPr>
      <w:commentRangeStart w:id="493"/>
      <w:ins w:id="494" w:author="NIZAR" w:date="2023-05-24T09:30:00Z">
        <w:r w:rsidRPr="00765A51">
          <w:rPr>
            <w:rFonts w:ascii="Times New Roman" w:hAnsi="Times New Roman" w:cs="Times New Roman"/>
            <w:sz w:val="24"/>
            <w:szCs w:val="24"/>
          </w:rPr>
          <w:t xml:space="preserve">Tri Nanda Ghani R </w:t>
        </w:r>
      </w:ins>
      <w:ins w:id="495" w:author="NIZAR" w:date="2023-05-24T09:31:00Z">
        <w:r w:rsidRPr="00765A51">
          <w:rPr>
            <w:rFonts w:ascii="Times New Roman" w:hAnsi="Times New Roman" w:cs="Times New Roman"/>
            <w:sz w:val="24"/>
            <w:szCs w:val="24"/>
          </w:rPr>
          <w:t xml:space="preserve">berjudul </w:t>
        </w:r>
      </w:ins>
      <w:ins w:id="496" w:author="NIZAR" w:date="2023-05-24T09:30:00Z">
        <w:r w:rsidRPr="00765A51">
          <w:rPr>
            <w:rFonts w:ascii="Times New Roman" w:hAnsi="Times New Roman" w:cs="Times New Roman"/>
            <w:sz w:val="24"/>
            <w:szCs w:val="24"/>
          </w:rPr>
          <w:t xml:space="preserve">Representasi </w:t>
        </w:r>
      </w:ins>
      <w:r w:rsidR="005410CC" w:rsidRPr="005410CC">
        <w:rPr>
          <w:rFonts w:ascii="Times New Roman" w:hAnsi="Times New Roman" w:cs="Times New Roman"/>
          <w:i/>
          <w:sz w:val="24"/>
          <w:szCs w:val="24"/>
        </w:rPr>
        <w:t>Bullying</w:t>
      </w:r>
      <w:ins w:id="497" w:author="NIZAR" w:date="2023-05-24T09:30:00Z">
        <w:r w:rsidRPr="00765A51">
          <w:rPr>
            <w:rFonts w:ascii="Times New Roman" w:hAnsi="Times New Roman" w:cs="Times New Roman"/>
            <w:sz w:val="24"/>
            <w:szCs w:val="24"/>
          </w:rPr>
          <w:t xml:space="preserve"> di lingkungan Sekolah dalam film (Studi Analisis Semiotika Terhadap Film Mean Girls).</w:t>
        </w:r>
      </w:ins>
      <w:ins w:id="498" w:author="NIZAR" w:date="2023-05-24T09:31:00Z">
        <w:r w:rsidRPr="00765A51">
          <w:rPr>
            <w:rFonts w:ascii="Times New Roman" w:hAnsi="Times New Roman" w:cs="Times New Roman"/>
            <w:sz w:val="24"/>
            <w:szCs w:val="24"/>
          </w:rPr>
          <w:t xml:space="preserve"> Penelitian ini berjenis skripsi dengan menggunanan analisis model Roland Barthes.</w:t>
        </w:r>
      </w:ins>
      <w:ins w:id="499" w:author="NIZAR" w:date="2023-05-24T09:32:00Z">
        <w:r w:rsidRPr="00765A51">
          <w:rPr>
            <w:rFonts w:ascii="Times New Roman" w:hAnsi="Times New Roman" w:cs="Times New Roman"/>
            <w:sz w:val="24"/>
            <w:szCs w:val="24"/>
          </w:rPr>
          <w:t xml:space="preserve"> Objek yang digunakan berbeda dengan peneliti yaitu </w:t>
        </w:r>
      </w:ins>
      <w:ins w:id="500" w:author="NIZAR" w:date="2023-05-24T09:33:00Z">
        <w:r w:rsidRPr="00765A51">
          <w:rPr>
            <w:rFonts w:ascii="Times New Roman" w:hAnsi="Times New Roman" w:cs="Times New Roman"/>
            <w:sz w:val="24"/>
            <w:szCs w:val="24"/>
          </w:rPr>
          <w:t xml:space="preserve">menggunakan serial drama (regional korea). Hasil penelitian terdahulu menunjukan bahwa </w:t>
        </w:r>
      </w:ins>
      <w:del w:id="50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02" w:author="NIZAR" w:date="2023-05-24T09:33:00Z">
        <w:r w:rsidRPr="00765A51">
          <w:rPr>
            <w:rFonts w:ascii="Times New Roman" w:hAnsi="Times New Roman" w:cs="Times New Roman"/>
            <w:sz w:val="24"/>
            <w:szCs w:val="24"/>
          </w:rPr>
          <w:t xml:space="preserve"> terjadi dimanapun bahkan di tepat pendidikan, dengan pelaku </w:t>
        </w:r>
      </w:ins>
      <w:del w:id="50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04" w:author="NIZAR" w:date="2023-05-24T09:33:00Z">
        <w:r w:rsidRPr="00765A51">
          <w:rPr>
            <w:rFonts w:ascii="Times New Roman" w:hAnsi="Times New Roman" w:cs="Times New Roman"/>
            <w:sz w:val="24"/>
            <w:szCs w:val="24"/>
          </w:rPr>
          <w:t xml:space="preserve"> yaitu yang memiliki sebuah kekuatan atau kekuasan baik secara fisik maupun level.</w:t>
        </w:r>
      </w:ins>
      <w:commentRangeEnd w:id="493"/>
      <w:ins w:id="505" w:author="NIZAR" w:date="2023-05-24T09:34:00Z">
        <w:r w:rsidRPr="00765A51">
          <w:rPr>
            <w:rStyle w:val="CommentReference"/>
            <w:rFonts w:ascii="Times New Roman" w:hAnsi="Times New Roman" w:cs="Times New Roman"/>
            <w:sz w:val="24"/>
            <w:szCs w:val="24"/>
          </w:rPr>
          <w:commentReference w:id="493"/>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MCDhrhWQ","properties":{"formattedCitation":"(Ghani, 2016)","plainCitation":"(Ghani, 2016)","noteIndex":0},"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hani, 2016)</w:t>
      </w:r>
      <w:r w:rsidRPr="00765A51">
        <w:rPr>
          <w:rFonts w:ascii="Times New Roman" w:hAnsi="Times New Roman" w:cs="Times New Roman"/>
          <w:sz w:val="24"/>
          <w:szCs w:val="24"/>
        </w:rPr>
        <w:fldChar w:fldCharType="end"/>
      </w:r>
    </w:p>
    <w:p w14:paraId="5B6B4A96" w14:textId="77777777" w:rsidR="001D4AEB" w:rsidRPr="00765A51" w:rsidRDefault="001D4AEB" w:rsidP="001D4AEB">
      <w:pPr>
        <w:ind w:left="709"/>
        <w:jc w:val="both"/>
        <w:rPr>
          <w:rFonts w:ascii="Times New Roman" w:hAnsi="Times New Roman" w:cs="Times New Roman"/>
          <w:sz w:val="24"/>
          <w:szCs w:val="24"/>
        </w:rPr>
      </w:pPr>
    </w:p>
    <w:p w14:paraId="3E193AC1" w14:textId="675BCEA3" w:rsidR="001D4AEB" w:rsidRPr="00765A51" w:rsidRDefault="001D4AEB" w:rsidP="001D4AEB">
      <w:pPr>
        <w:pStyle w:val="ListParagraph"/>
        <w:numPr>
          <w:ilvl w:val="0"/>
          <w:numId w:val="12"/>
        </w:numPr>
        <w:ind w:left="709"/>
        <w:jc w:val="both"/>
        <w:rPr>
          <w:rFonts w:ascii="Times New Roman" w:hAnsi="Times New Roman" w:cs="Times New Roman"/>
          <w:sz w:val="24"/>
          <w:szCs w:val="24"/>
        </w:rPr>
      </w:pPr>
      <w:commentRangeStart w:id="506"/>
      <w:ins w:id="507" w:author="NIZAR" w:date="2023-05-24T09:39:00Z">
        <w:r w:rsidRPr="00765A51">
          <w:rPr>
            <w:rFonts w:ascii="Times New Roman" w:hAnsi="Times New Roman" w:cs="Times New Roman"/>
            <w:sz w:val="24"/>
            <w:szCs w:val="24"/>
          </w:rPr>
          <w:t xml:space="preserve">Ajeng Septiani berjudul </w:t>
        </w:r>
      </w:ins>
      <w:r w:rsidR="005410CC" w:rsidRPr="005410CC">
        <w:rPr>
          <w:rFonts w:ascii="Times New Roman" w:hAnsi="Times New Roman" w:cs="Times New Roman"/>
          <w:i/>
          <w:sz w:val="24"/>
          <w:szCs w:val="24"/>
        </w:rPr>
        <w:t>Bullying</w:t>
      </w:r>
      <w:ins w:id="508" w:author="NIZAR" w:date="2023-05-24T09:39:00Z">
        <w:r w:rsidRPr="00765A51">
          <w:rPr>
            <w:rFonts w:ascii="Times New Roman" w:hAnsi="Times New Roman" w:cs="Times New Roman"/>
            <w:sz w:val="24"/>
            <w:szCs w:val="24"/>
          </w:rPr>
          <w:t xml:space="preserve"> dalam Film Uahan Geojitmal: Kajian Sosiologi Sastra. Penelitian </w:t>
        </w:r>
      </w:ins>
      <w:ins w:id="509" w:author="NIZAR" w:date="2023-05-24T09:40:00Z">
        <w:r w:rsidRPr="00765A51">
          <w:rPr>
            <w:rFonts w:ascii="Times New Roman" w:hAnsi="Times New Roman" w:cs="Times New Roman"/>
            <w:sz w:val="24"/>
            <w:szCs w:val="24"/>
          </w:rPr>
          <w:t xml:space="preserve">ini berjenis skripsi denga menggunakan pendekatan </w:t>
        </w:r>
      </w:ins>
      <w:ins w:id="510" w:author="NIZAR" w:date="2023-05-24T09:41:00Z">
        <w:r w:rsidRPr="00765A51">
          <w:rPr>
            <w:rFonts w:ascii="Times New Roman" w:hAnsi="Times New Roman" w:cs="Times New Roman"/>
            <w:sz w:val="24"/>
            <w:szCs w:val="24"/>
          </w:rPr>
          <w:t>sastra. Hasil dalam penelitian terdahulu ini menunjukan beberapa pembag</w:t>
        </w:r>
      </w:ins>
      <w:ins w:id="511" w:author="NIZAR" w:date="2023-05-24T09:42:00Z">
        <w:r w:rsidRPr="00765A51">
          <w:rPr>
            <w:rFonts w:ascii="Times New Roman" w:hAnsi="Times New Roman" w:cs="Times New Roman"/>
            <w:sz w:val="24"/>
            <w:szCs w:val="24"/>
          </w:rPr>
          <w:t>ian</w:t>
        </w:r>
      </w:ins>
      <w:ins w:id="512" w:author="NIZAR" w:date="2023-05-24T09:49:00Z">
        <w:r w:rsidRPr="00765A51">
          <w:rPr>
            <w:rFonts w:ascii="Times New Roman" w:hAnsi="Times New Roman" w:cs="Times New Roman"/>
            <w:sz w:val="24"/>
            <w:szCs w:val="24"/>
          </w:rPr>
          <w:t xml:space="preserve"> bentuk-bentuk</w:t>
        </w:r>
      </w:ins>
      <w:ins w:id="513" w:author="NIZAR" w:date="2023-05-24T09:42:00Z">
        <w:r w:rsidRPr="00765A51">
          <w:rPr>
            <w:rFonts w:ascii="Times New Roman" w:hAnsi="Times New Roman" w:cs="Times New Roman"/>
            <w:sz w:val="24"/>
            <w:szCs w:val="24"/>
          </w:rPr>
          <w:t xml:space="preserve"> </w:t>
        </w:r>
      </w:ins>
      <w:del w:id="514"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5" w:author="NIZAR" w:date="2023-05-24T09:42:00Z">
        <w:r w:rsidRPr="00765A51">
          <w:rPr>
            <w:rFonts w:ascii="Times New Roman" w:hAnsi="Times New Roman" w:cs="Times New Roman"/>
            <w:sz w:val="24"/>
            <w:szCs w:val="24"/>
          </w:rPr>
          <w:t xml:space="preserve"> yang terjadi, </w:t>
        </w:r>
      </w:ins>
      <w:del w:id="516"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7" w:author="NIZAR" w:date="2023-05-24T09:42:00Z">
        <w:r w:rsidRPr="00765A51">
          <w:rPr>
            <w:rFonts w:ascii="Times New Roman" w:hAnsi="Times New Roman" w:cs="Times New Roman"/>
            <w:sz w:val="24"/>
            <w:szCs w:val="24"/>
          </w:rPr>
          <w:t xml:space="preserve"> fisik, </w:t>
        </w:r>
        <w:r w:rsidRPr="00765A51">
          <w:rPr>
            <w:rFonts w:ascii="Times New Roman" w:hAnsi="Times New Roman" w:cs="Times New Roman"/>
            <w:sz w:val="24"/>
            <w:szCs w:val="24"/>
          </w:rPr>
          <w:lastRenderedPageBreak/>
          <w:t xml:space="preserve">rasional, verbal dan </w:t>
        </w:r>
      </w:ins>
      <w:r w:rsidRPr="00765A51">
        <w:rPr>
          <w:rFonts w:ascii="Times New Roman" w:hAnsi="Times New Roman" w:cs="Times New Roman"/>
          <w:i/>
          <w:sz w:val="24"/>
          <w:szCs w:val="24"/>
        </w:rPr>
        <w:t>cyber</w:t>
      </w:r>
      <w:del w:id="51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9" w:author="NIZAR" w:date="2023-05-24T09:42:00Z">
        <w:r w:rsidRPr="00765A51">
          <w:rPr>
            <w:rFonts w:ascii="Times New Roman" w:hAnsi="Times New Roman" w:cs="Times New Roman"/>
            <w:sz w:val="24"/>
            <w:szCs w:val="24"/>
          </w:rPr>
          <w:t>.</w:t>
        </w:r>
      </w:ins>
      <w:ins w:id="520" w:author="NIZAR" w:date="2023-05-24T09:43:00Z">
        <w:r w:rsidRPr="00765A51">
          <w:rPr>
            <w:rFonts w:ascii="Times New Roman" w:hAnsi="Times New Roman" w:cs="Times New Roman"/>
            <w:sz w:val="24"/>
            <w:szCs w:val="24"/>
          </w:rPr>
          <w:t xml:space="preserve"> </w:t>
        </w:r>
      </w:ins>
      <w:ins w:id="521" w:author="NIZAR" w:date="2023-05-24T09:44:00Z">
        <w:r w:rsidRPr="00765A51">
          <w:rPr>
            <w:rFonts w:ascii="Times New Roman" w:hAnsi="Times New Roman" w:cs="Times New Roman"/>
            <w:sz w:val="24"/>
            <w:szCs w:val="24"/>
          </w:rPr>
          <w:t xml:space="preserve">Film ini melakukan representasi dan kritik terhadap </w:t>
        </w:r>
      </w:ins>
      <w:del w:id="522"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23" w:author="NIZAR" w:date="2023-05-24T09:44:00Z">
        <w:r w:rsidRPr="00765A51">
          <w:rPr>
            <w:rFonts w:ascii="Times New Roman" w:hAnsi="Times New Roman" w:cs="Times New Roman"/>
            <w:sz w:val="24"/>
            <w:szCs w:val="24"/>
          </w:rPr>
          <w:t xml:space="preserve"> yang terjadi sebagai sebuah masalah sosial yang serius di masyakara korea selatan.</w:t>
        </w:r>
      </w:ins>
      <w:commentRangeEnd w:id="506"/>
      <w:ins w:id="524" w:author="NIZAR" w:date="2023-05-24T09:45:00Z">
        <w:r w:rsidRPr="00765A51">
          <w:rPr>
            <w:rStyle w:val="CommentReference"/>
            <w:rFonts w:ascii="Times New Roman" w:hAnsi="Times New Roman" w:cs="Times New Roman"/>
            <w:sz w:val="24"/>
            <w:szCs w:val="24"/>
          </w:rPr>
          <w:commentReference w:id="506"/>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heCWh6kR","properties":{"formattedCitation":"(Septiani, 2017)","plainCitation":"(Septiani, 2017)","noteIndex":0},"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eptiani, 2017)</w:t>
      </w:r>
      <w:r w:rsidRPr="00765A51">
        <w:rPr>
          <w:rFonts w:ascii="Times New Roman" w:hAnsi="Times New Roman" w:cs="Times New Roman"/>
          <w:sz w:val="24"/>
          <w:szCs w:val="24"/>
        </w:rPr>
        <w:fldChar w:fldCharType="end"/>
      </w:r>
    </w:p>
    <w:p w14:paraId="68EFC4EB" w14:textId="77777777" w:rsidR="001D4AEB" w:rsidRPr="00765A51" w:rsidRDefault="001D4AEB" w:rsidP="001D4AEB">
      <w:pPr>
        <w:ind w:left="709"/>
        <w:jc w:val="both"/>
        <w:rPr>
          <w:rFonts w:ascii="Times New Roman" w:hAnsi="Times New Roman" w:cs="Times New Roman"/>
          <w:sz w:val="24"/>
          <w:szCs w:val="24"/>
        </w:rPr>
      </w:pPr>
    </w:p>
    <w:p w14:paraId="51625E29" w14:textId="25A0F676" w:rsidR="001D4AEB" w:rsidRPr="00765A51" w:rsidRDefault="001D4AEB">
      <w:pPr>
        <w:pStyle w:val="ListParagraph"/>
        <w:numPr>
          <w:ilvl w:val="0"/>
          <w:numId w:val="12"/>
        </w:numPr>
        <w:ind w:left="709"/>
        <w:jc w:val="both"/>
        <w:rPr>
          <w:rFonts w:ascii="Times New Roman" w:hAnsi="Times New Roman" w:cs="Times New Roman"/>
          <w:sz w:val="24"/>
          <w:szCs w:val="24"/>
        </w:rPr>
        <w:pPrChange w:id="525" w:author="NIZAR" w:date="2023-05-24T09:51:00Z">
          <w:pPr>
            <w:pStyle w:val="ListParagraph"/>
            <w:numPr>
              <w:ilvl w:val="3"/>
              <w:numId w:val="1"/>
            </w:numPr>
            <w:ind w:left="2880" w:hanging="360"/>
            <w:jc w:val="both"/>
          </w:pPr>
        </w:pPrChange>
      </w:pPr>
      <w:commentRangeStart w:id="526"/>
      <w:ins w:id="527" w:author="NIZAR" w:date="2023-05-24T09:50:00Z">
        <w:r w:rsidRPr="00765A51">
          <w:rPr>
            <w:rFonts w:ascii="Times New Roman" w:hAnsi="Times New Roman" w:cs="Times New Roman"/>
            <w:sz w:val="24"/>
            <w:szCs w:val="24"/>
          </w:rPr>
          <w:t xml:space="preserve">Prilly Geah Reskiani </w:t>
        </w:r>
      </w:ins>
      <w:ins w:id="528" w:author="NIZAR" w:date="2023-05-24T09:51:00Z">
        <w:r w:rsidRPr="00765A51">
          <w:rPr>
            <w:rFonts w:ascii="Times New Roman" w:hAnsi="Times New Roman" w:cs="Times New Roman"/>
            <w:sz w:val="24"/>
            <w:szCs w:val="24"/>
          </w:rPr>
          <w:t xml:space="preserve">tahun 2021 </w:t>
        </w:r>
      </w:ins>
      <w:ins w:id="529" w:author="NIZAR" w:date="2023-05-24T09:50:00Z">
        <w:r w:rsidRPr="00765A51">
          <w:rPr>
            <w:rFonts w:ascii="Times New Roman" w:hAnsi="Times New Roman" w:cs="Times New Roman"/>
            <w:sz w:val="24"/>
            <w:szCs w:val="24"/>
          </w:rPr>
          <w:t xml:space="preserve">berjudul Representasi </w:t>
        </w:r>
      </w:ins>
      <w:r w:rsidR="005410CC" w:rsidRPr="005410CC">
        <w:rPr>
          <w:rFonts w:ascii="Times New Roman" w:hAnsi="Times New Roman" w:cs="Times New Roman"/>
          <w:i/>
          <w:sz w:val="24"/>
          <w:szCs w:val="24"/>
        </w:rPr>
        <w:t>Bullying</w:t>
      </w:r>
      <w:ins w:id="530" w:author="NIZAR" w:date="2023-05-24T09:50:00Z">
        <w:r w:rsidRPr="00765A51">
          <w:rPr>
            <w:rFonts w:ascii="Times New Roman" w:hAnsi="Times New Roman" w:cs="Times New Roman"/>
            <w:sz w:val="24"/>
            <w:szCs w:val="24"/>
          </w:rPr>
          <w:t xml:space="preserve"> di Dalam Film II</w:t>
        </w:r>
      </w:ins>
      <w:ins w:id="531" w:author="NIZAR" w:date="2023-05-24T09:51:00Z">
        <w:r w:rsidRPr="00765A51">
          <w:rPr>
            <w:rFonts w:ascii="Times New Roman" w:hAnsi="Times New Roman" w:cs="Times New Roman"/>
            <w:sz w:val="24"/>
            <w:szCs w:val="24"/>
          </w:rPr>
          <w:t>. Penelitian ini berjenis skripsi dengan pendekatan penelitian kualitatif</w:t>
        </w:r>
      </w:ins>
      <w:r w:rsidRPr="00765A51">
        <w:rPr>
          <w:rFonts w:ascii="Times New Roman" w:hAnsi="Times New Roman" w:cs="Times New Roman"/>
          <w:sz w:val="24"/>
          <w:szCs w:val="24"/>
        </w:rPr>
        <w:t xml:space="preserve"> </w:t>
      </w:r>
      <w:ins w:id="532" w:author="NIZAR" w:date="2023-05-24T09:51:00Z">
        <w:r w:rsidRPr="00765A51">
          <w:rPr>
            <w:rFonts w:ascii="Times New Roman" w:hAnsi="Times New Roman" w:cs="Times New Roman"/>
            <w:sz w:val="24"/>
            <w:szCs w:val="24"/>
          </w:rPr>
          <w:t>interpretatif analisis semiologi komunikasi</w:t>
        </w:r>
      </w:ins>
      <w:ins w:id="533" w:author="NIZAR" w:date="2023-05-24T09:52:00Z">
        <w:r w:rsidRPr="00765A51">
          <w:rPr>
            <w:rFonts w:ascii="Times New Roman" w:hAnsi="Times New Roman" w:cs="Times New Roman"/>
            <w:sz w:val="24"/>
            <w:szCs w:val="24"/>
          </w:rPr>
          <w:t xml:space="preserve">. Hasil penelitian ini menunjukan berbgaia bentuk </w:t>
        </w:r>
      </w:ins>
      <w:del w:id="534"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35" w:author="NIZAR" w:date="2023-05-24T09:52:00Z">
        <w:r w:rsidRPr="00765A51">
          <w:rPr>
            <w:rFonts w:ascii="Times New Roman" w:hAnsi="Times New Roman" w:cs="Times New Roman"/>
            <w:sz w:val="24"/>
            <w:szCs w:val="24"/>
          </w:rPr>
          <w:t xml:space="preserve"> fisik, </w:t>
        </w:r>
      </w:ins>
      <w:ins w:id="536" w:author="NIZAR" w:date="2023-05-24T09:53:00Z">
        <w:r w:rsidRPr="00765A51">
          <w:rPr>
            <w:rFonts w:ascii="Times New Roman" w:hAnsi="Times New Roman" w:cs="Times New Roman"/>
            <w:sz w:val="24"/>
            <w:szCs w:val="24"/>
          </w:rPr>
          <w:t>verbal, dan mental psikologis. Objek penelitian terdahulu yaitu menggunakan audio visual film sedangkan peneliti menggunakan serial drama (regional korea).</w:t>
        </w:r>
      </w:ins>
      <w:commentRangeEnd w:id="526"/>
      <w:ins w:id="537" w:author="NIZAR" w:date="2023-05-24T09:57:00Z">
        <w:r w:rsidRPr="00765A51">
          <w:rPr>
            <w:rStyle w:val="CommentReference"/>
            <w:rFonts w:ascii="Times New Roman" w:hAnsi="Times New Roman" w:cs="Times New Roman"/>
            <w:sz w:val="24"/>
            <w:szCs w:val="24"/>
          </w:rPr>
          <w:commentReference w:id="526"/>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qXjlMZo","properties":{"formattedCitation":"(Viranda, 2022)","plainCitation":"(Viranda, 2022)","noteIndex":0},"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Viranda, 2022)</w:t>
      </w:r>
      <w:r w:rsidRPr="00765A51">
        <w:rPr>
          <w:rFonts w:ascii="Times New Roman" w:hAnsi="Times New Roman" w:cs="Times New Roman"/>
          <w:sz w:val="24"/>
          <w:szCs w:val="24"/>
        </w:rPr>
        <w:fldChar w:fldCharType="end"/>
      </w:r>
    </w:p>
    <w:p w14:paraId="45C32F39" w14:textId="77777777" w:rsidR="001D4AEB" w:rsidRPr="00765A51" w:rsidRDefault="001D4AEB" w:rsidP="001D4AEB">
      <w:pPr>
        <w:ind w:left="709"/>
        <w:jc w:val="both"/>
        <w:rPr>
          <w:rFonts w:ascii="Times New Roman" w:hAnsi="Times New Roman" w:cs="Times New Roman"/>
          <w:sz w:val="24"/>
          <w:szCs w:val="24"/>
        </w:rPr>
      </w:pPr>
    </w:p>
    <w:p w14:paraId="10F1192E" w14:textId="708711A5" w:rsidR="00882B6D" w:rsidRDefault="001D4AEB" w:rsidP="001D4AEB">
      <w:pPr>
        <w:pStyle w:val="ListParagraph"/>
        <w:numPr>
          <w:ilvl w:val="0"/>
          <w:numId w:val="12"/>
        </w:numPr>
        <w:ind w:left="709"/>
        <w:jc w:val="both"/>
        <w:rPr>
          <w:rFonts w:ascii="Times New Roman" w:hAnsi="Times New Roman" w:cs="Times New Roman"/>
          <w:sz w:val="24"/>
          <w:szCs w:val="24"/>
        </w:rPr>
      </w:pPr>
      <w:commentRangeStart w:id="538"/>
      <w:ins w:id="539" w:author="NIZAR" w:date="2023-05-24T09:57:00Z">
        <w:r w:rsidRPr="00765A51">
          <w:rPr>
            <w:rFonts w:ascii="Times New Roman" w:hAnsi="Times New Roman" w:cs="Times New Roman"/>
            <w:sz w:val="24"/>
            <w:szCs w:val="24"/>
          </w:rPr>
          <w:t xml:space="preserve">Nasution tahun 2018 berjudul </w:t>
        </w:r>
      </w:ins>
      <w:ins w:id="540" w:author="NIZAR" w:date="2023-05-24T09:56:00Z">
        <w:r w:rsidRPr="00765A51">
          <w:rPr>
            <w:rFonts w:ascii="Times New Roman" w:hAnsi="Times New Roman" w:cs="Times New Roman"/>
            <w:sz w:val="24"/>
            <w:szCs w:val="24"/>
          </w:rPr>
          <w:t>Fenomena Perundungan Dalam Novel Ayah Mengapa Aku Berbeda Karya Agnes Davonar</w:t>
        </w:r>
      </w:ins>
      <w:ins w:id="541" w:author="NIZAR" w:date="2023-05-24T09:57:00Z">
        <w:r w:rsidRPr="00765A51">
          <w:rPr>
            <w:rFonts w:ascii="Times New Roman" w:hAnsi="Times New Roman" w:cs="Times New Roman"/>
            <w:sz w:val="24"/>
            <w:szCs w:val="24"/>
          </w:rPr>
          <w:t xml:space="preserve">. Penelitian ini berjenis jurnal penelitian </w:t>
        </w:r>
      </w:ins>
      <w:ins w:id="542" w:author="NIZAR" w:date="2023-05-24T09:58:00Z">
        <w:r w:rsidRPr="00765A51">
          <w:rPr>
            <w:rFonts w:ascii="Times New Roman" w:hAnsi="Times New Roman" w:cs="Times New Roman"/>
            <w:sz w:val="24"/>
            <w:szCs w:val="24"/>
          </w:rPr>
          <w:t xml:space="preserve">dengan pendekatan kualitatif analisis isi. Penelitian terdahulu sama dengan peneliti mengenai </w:t>
        </w:r>
      </w:ins>
      <w:del w:id="54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4" w:author="NIZAR" w:date="2023-05-24T09:58:00Z">
        <w:r w:rsidRPr="00765A51">
          <w:rPr>
            <w:rFonts w:ascii="Times New Roman" w:hAnsi="Times New Roman" w:cs="Times New Roman"/>
            <w:sz w:val="24"/>
            <w:szCs w:val="24"/>
          </w:rPr>
          <w:t xml:space="preserve"> atau perundungan.</w:t>
        </w:r>
      </w:ins>
      <w:ins w:id="545" w:author="NIZAR" w:date="2023-05-24T10:00:00Z">
        <w:r w:rsidRPr="00765A51">
          <w:rPr>
            <w:rFonts w:ascii="Times New Roman" w:hAnsi="Times New Roman" w:cs="Times New Roman"/>
            <w:sz w:val="24"/>
            <w:szCs w:val="24"/>
          </w:rPr>
          <w:t xml:space="preserve"> Objek penelitian terdahulu yang digunakan yaitu</w:t>
        </w:r>
      </w:ins>
      <w:ins w:id="546" w:author="NIZAR" w:date="2023-05-24T10:01:00Z">
        <w:r w:rsidRPr="00765A51">
          <w:rPr>
            <w:rFonts w:ascii="Times New Roman" w:hAnsi="Times New Roman" w:cs="Times New Roman"/>
            <w:sz w:val="24"/>
            <w:szCs w:val="24"/>
          </w:rPr>
          <w:t xml:space="preserve"> media novel, peneliti menggunakan media audio visual serial drama (regional korea).</w:t>
        </w:r>
      </w:ins>
      <w:ins w:id="547" w:author="NIZAR" w:date="2023-05-24T09:59:00Z">
        <w:r w:rsidRPr="00765A51">
          <w:rPr>
            <w:rFonts w:ascii="Times New Roman" w:hAnsi="Times New Roman" w:cs="Times New Roman"/>
            <w:sz w:val="24"/>
            <w:szCs w:val="24"/>
          </w:rPr>
          <w:t xml:space="preserve"> Hasil penelitian menunjukan bentuk-bentuk </w:t>
        </w:r>
      </w:ins>
      <w:del w:id="54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9" w:author="NIZAR" w:date="2023-05-24T09:59:00Z">
        <w:r w:rsidRPr="00765A51">
          <w:rPr>
            <w:rFonts w:ascii="Times New Roman" w:hAnsi="Times New Roman" w:cs="Times New Roman"/>
            <w:sz w:val="24"/>
            <w:szCs w:val="24"/>
          </w:rPr>
          <w:t xml:space="preserve"> </w:t>
        </w:r>
      </w:ins>
      <w:ins w:id="550" w:author="NIZAR" w:date="2023-05-24T10:00:00Z">
        <w:r w:rsidRPr="00765A51">
          <w:rPr>
            <w:rFonts w:ascii="Times New Roman" w:hAnsi="Times New Roman" w:cs="Times New Roman"/>
            <w:sz w:val="24"/>
            <w:szCs w:val="24"/>
          </w:rPr>
          <w:t>(perundungan) menjadi verbal, fisik, mental psikologis.</w:t>
        </w:r>
      </w:ins>
      <w:commentRangeEnd w:id="538"/>
      <w:ins w:id="551" w:author="NIZAR" w:date="2023-05-24T10:01:00Z">
        <w:r w:rsidRPr="00765A51">
          <w:rPr>
            <w:rStyle w:val="CommentReference"/>
            <w:rFonts w:ascii="Times New Roman" w:hAnsi="Times New Roman" w:cs="Times New Roman"/>
            <w:sz w:val="24"/>
            <w:szCs w:val="24"/>
          </w:rPr>
          <w:commentReference w:id="538"/>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YSIr5hPE","properties":{"formattedCitation":"(Suryadi et al., 2018)","plainCitation":"(Suryadi et al., 2018)","noteIndex":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uryadi et al., 2018)</w:t>
      </w:r>
      <w:r w:rsidRPr="00765A51">
        <w:rPr>
          <w:rFonts w:ascii="Times New Roman" w:hAnsi="Times New Roman" w:cs="Times New Roman"/>
          <w:sz w:val="24"/>
          <w:szCs w:val="24"/>
        </w:rPr>
        <w:fldChar w:fldCharType="end"/>
      </w:r>
    </w:p>
    <w:p w14:paraId="42A73C6C" w14:textId="5FD59EC6" w:rsidR="00882B6D" w:rsidRDefault="00882B6D">
      <w:pPr>
        <w:rPr>
          <w:rFonts w:ascii="Times New Roman" w:hAnsi="Times New Roman" w:cs="Times New Roman"/>
          <w:sz w:val="24"/>
          <w:szCs w:val="24"/>
        </w:rPr>
      </w:pPr>
      <w:r>
        <w:rPr>
          <w:rFonts w:ascii="Times New Roman" w:hAnsi="Times New Roman" w:cs="Times New Roman"/>
          <w:sz w:val="24"/>
          <w:szCs w:val="24"/>
        </w:rPr>
        <w:br w:type="page"/>
      </w:r>
    </w:p>
    <w:p w14:paraId="0D9E76CB" w14:textId="2E551E81" w:rsidR="001D4AEB" w:rsidRDefault="00882B6D" w:rsidP="00025AF9">
      <w:pPr>
        <w:pStyle w:val="Heading1"/>
      </w:pPr>
      <w:r>
        <w:lastRenderedPageBreak/>
        <w:br/>
      </w:r>
      <w:bookmarkStart w:id="552" w:name="_Toc136518901"/>
      <w:r>
        <w:t>METODE PENELITIAN</w:t>
      </w:r>
      <w:bookmarkEnd w:id="552"/>
    </w:p>
    <w:p w14:paraId="128005F2" w14:textId="77777777" w:rsidR="000E55C8" w:rsidRPr="000E55C8" w:rsidRDefault="000E55C8" w:rsidP="000E55C8"/>
    <w:p w14:paraId="1067288A" w14:textId="52A42857" w:rsidR="00072357" w:rsidRDefault="00072357" w:rsidP="004826EE">
      <w:pPr>
        <w:pStyle w:val="Heading2"/>
      </w:pPr>
      <w:bookmarkStart w:id="553" w:name="_Toc136518902"/>
      <w:r>
        <w:t>Pendekatan Penelitian</w:t>
      </w:r>
      <w:bookmarkEnd w:id="553"/>
    </w:p>
    <w:p w14:paraId="51E140F1" w14:textId="77777777" w:rsidR="00BE0634" w:rsidRPr="00765A51" w:rsidRDefault="00BE0634" w:rsidP="00BE0634">
      <w:pPr>
        <w:ind w:left="426" w:firstLine="720"/>
        <w:jc w:val="both"/>
        <w:rPr>
          <w:rFonts w:ascii="Times New Roman" w:hAnsi="Times New Roman" w:cs="Times New Roman"/>
          <w:sz w:val="24"/>
          <w:szCs w:val="24"/>
        </w:rPr>
      </w:pPr>
      <w:commentRangeStart w:id="554"/>
      <w:ins w:id="555" w:author="NIZAR" w:date="2023-05-25T08:17:00Z">
        <w:r w:rsidRPr="00765A51">
          <w:rPr>
            <w:rFonts w:ascii="Times New Roman" w:hAnsi="Times New Roman" w:cs="Times New Roman"/>
            <w:sz w:val="24"/>
            <w:szCs w:val="24"/>
          </w:rPr>
          <w:t xml:space="preserve">Pendekatan yang yang digunakan dalam penelitian ini yaitu pendekatan kualitatif deskriptif. Dalam penedekatan ini, </w:t>
        </w:r>
      </w:ins>
      <w:ins w:id="556" w:author="NIZAR" w:date="2023-05-25T08:18:00Z">
        <w:r w:rsidRPr="00765A51">
          <w:rPr>
            <w:rFonts w:ascii="Times New Roman" w:hAnsi="Times New Roman" w:cs="Times New Roman"/>
            <w:sz w:val="24"/>
            <w:szCs w:val="24"/>
          </w:rPr>
          <w:t xml:space="preserve">peneliti melalui proses interaksi yang mendalam dengan fenomena atau masalah yang akan diteliti secara </w:t>
        </w:r>
      </w:ins>
      <w:ins w:id="557" w:author="NIZAR" w:date="2023-05-25T08:19:00Z">
        <w:r w:rsidRPr="00765A51">
          <w:rPr>
            <w:rFonts w:ascii="Times New Roman" w:hAnsi="Times New Roman" w:cs="Times New Roman"/>
            <w:sz w:val="24"/>
            <w:szCs w:val="24"/>
          </w:rPr>
          <w:t>alamiah.</w:t>
        </w:r>
      </w:ins>
      <w:commentRangeEnd w:id="554"/>
      <w:r w:rsidRPr="00765A51">
        <w:rPr>
          <w:rStyle w:val="CommentReference"/>
          <w:rFonts w:ascii="Times New Roman" w:hAnsi="Times New Roman" w:cs="Times New Roman"/>
          <w:sz w:val="24"/>
          <w:szCs w:val="24"/>
        </w:rPr>
        <w:commentReference w:id="554"/>
      </w:r>
    </w:p>
    <w:p w14:paraId="49854301" w14:textId="4550C300" w:rsidR="00BE0634" w:rsidRPr="00765A51" w:rsidRDefault="00BE0634" w:rsidP="00BE0634">
      <w:pPr>
        <w:ind w:left="426" w:firstLine="720"/>
        <w:jc w:val="both"/>
        <w:rPr>
          <w:rFonts w:ascii="Times New Roman" w:hAnsi="Times New Roman" w:cs="Times New Roman"/>
          <w:sz w:val="24"/>
          <w:szCs w:val="24"/>
        </w:rPr>
      </w:pPr>
      <w:commentRangeStart w:id="558"/>
      <w:ins w:id="559" w:author="NIZAR" w:date="2023-05-25T08:28:00Z">
        <w:r w:rsidRPr="00765A51">
          <w:rPr>
            <w:rFonts w:ascii="Times New Roman" w:hAnsi="Times New Roman" w:cs="Times New Roman"/>
            <w:sz w:val="24"/>
            <w:szCs w:val="24"/>
          </w:rPr>
          <w:t xml:space="preserve">Penelitian kualitatif merupakan penelitian dengan melakukan pemahaman secara alamiah terhadap sosial atau </w:t>
        </w:r>
      </w:ins>
      <w:ins w:id="560" w:author="NIZAR" w:date="2023-05-25T08:29:00Z">
        <w:r w:rsidRPr="00765A51">
          <w:rPr>
            <w:rFonts w:ascii="Times New Roman" w:hAnsi="Times New Roman" w:cs="Times New Roman"/>
            <w:sz w:val="24"/>
            <w:szCs w:val="24"/>
          </w:rPr>
          <w:t xml:space="preserve">fenomena yang akan </w:t>
        </w:r>
      </w:ins>
      <w:ins w:id="561" w:author="NIZAR" w:date="2023-05-25T08:30:00Z">
        <w:r w:rsidRPr="00765A51">
          <w:rPr>
            <w:rFonts w:ascii="Times New Roman" w:hAnsi="Times New Roman" w:cs="Times New Roman"/>
            <w:sz w:val="24"/>
            <w:szCs w:val="24"/>
          </w:rPr>
          <w:t>disajikan secara kompleks dan terperinci sesuai dengan data yang didapatkan dari informan melalui kata-kata.</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DZmYXxIB","properties":{"formattedCitation":"(Norman K Denzin, 1994)","plainCitation":"(Norman K Denzin, 1994)","noteIndex":0},"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orman K Denzin, 1994)</w:t>
      </w:r>
      <w:r w:rsidRPr="00765A51">
        <w:rPr>
          <w:rFonts w:ascii="Times New Roman" w:hAnsi="Times New Roman" w:cs="Times New Roman"/>
          <w:sz w:val="24"/>
          <w:szCs w:val="24"/>
        </w:rPr>
        <w:fldChar w:fldCharType="end"/>
      </w:r>
      <w:ins w:id="562" w:author="NIZAR" w:date="2023-05-25T08:33:00Z">
        <w:r w:rsidRPr="00765A51">
          <w:rPr>
            <w:rFonts w:ascii="Times New Roman" w:hAnsi="Times New Roman" w:cs="Times New Roman"/>
            <w:sz w:val="24"/>
            <w:szCs w:val="24"/>
          </w:rPr>
          <w:t xml:space="preserve"> Menurut Lincoln, penelitian kualitatif merupakan penelitian yang dilakukan dalam sebuah kegiatan nyata </w:t>
        </w:r>
      </w:ins>
      <w:ins w:id="563" w:author="NIZAR" w:date="2023-05-25T08:34:00Z">
        <w:r w:rsidRPr="00765A51">
          <w:rPr>
            <w:rFonts w:ascii="Times New Roman" w:hAnsi="Times New Roman" w:cs="Times New Roman"/>
            <w:sz w:val="24"/>
            <w:szCs w:val="24"/>
          </w:rPr>
          <w:t>(alamiah) untuk menafsirkan sebuah fenomena yang terjadi pada</w:t>
        </w:r>
      </w:ins>
      <w:ins w:id="564" w:author="NIZAR" w:date="2023-05-25T08:35:00Z">
        <w:r w:rsidRPr="00765A51">
          <w:rPr>
            <w:rFonts w:ascii="Times New Roman" w:hAnsi="Times New Roman" w:cs="Times New Roman"/>
            <w:sz w:val="24"/>
            <w:szCs w:val="24"/>
          </w:rPr>
          <w:t xml:space="preserve"> sosial dengan </w:t>
        </w:r>
      </w:ins>
      <w:ins w:id="565" w:author="NIZAR" w:date="2023-05-25T08:36:00Z">
        <w:r w:rsidRPr="00765A51">
          <w:rPr>
            <w:rFonts w:ascii="Times New Roman" w:hAnsi="Times New Roman" w:cs="Times New Roman"/>
            <w:sz w:val="24"/>
            <w:szCs w:val="24"/>
          </w:rPr>
          <w:t>memaparkan secara naratif terhadap gambaran penemuan penelitian.</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T4TTJoQX","properties":{"formattedCitation":"(Warul Walidin et al., 2015)","plainCitation":"(Warul Walidin et al., 2015)","noteIndex":0},"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Warul Walidin et al., 2015)</w:t>
      </w:r>
      <w:r w:rsidRPr="00765A51">
        <w:rPr>
          <w:rFonts w:ascii="Times New Roman" w:hAnsi="Times New Roman" w:cs="Times New Roman"/>
          <w:sz w:val="24"/>
          <w:szCs w:val="24"/>
        </w:rPr>
        <w:fldChar w:fldCharType="end"/>
      </w:r>
      <w:commentRangeEnd w:id="558"/>
      <w:r w:rsidRPr="00BE0634">
        <w:commentReference w:id="558"/>
      </w:r>
    </w:p>
    <w:p w14:paraId="7EAC685E" w14:textId="7E205760" w:rsidR="00072357" w:rsidRDefault="00BE0634" w:rsidP="00BE0634">
      <w:pPr>
        <w:ind w:left="426" w:firstLine="720"/>
        <w:jc w:val="both"/>
        <w:rPr>
          <w:ins w:id="566" w:author="NIZAR" w:date="2023-06-01T10:38:00Z"/>
          <w:rFonts w:ascii="Times New Roman" w:hAnsi="Times New Roman" w:cs="Times New Roman"/>
          <w:sz w:val="24"/>
          <w:szCs w:val="24"/>
        </w:rPr>
      </w:pPr>
      <w:commentRangeStart w:id="567"/>
      <w:ins w:id="568" w:author="NIZAR" w:date="2023-05-25T08:44:00Z">
        <w:r w:rsidRPr="00765A51">
          <w:rPr>
            <w:rFonts w:ascii="Times New Roman" w:hAnsi="Times New Roman" w:cs="Times New Roman"/>
            <w:sz w:val="24"/>
            <w:szCs w:val="24"/>
          </w:rPr>
          <w:t xml:space="preserve">Analisis semiotika roland barthes merupkana salah satu analisis teks media </w:t>
        </w:r>
      </w:ins>
      <w:ins w:id="569" w:author="NIZAR" w:date="2023-05-25T08:45:00Z">
        <w:r w:rsidRPr="00765A51">
          <w:rPr>
            <w:rFonts w:ascii="Times New Roman" w:hAnsi="Times New Roman" w:cs="Times New Roman"/>
            <w:sz w:val="24"/>
            <w:szCs w:val="24"/>
          </w:rPr>
          <w:t xml:space="preserve">untuk memahami makna yang terdapat pada sebuah tanda-tanda. Pendekatan </w:t>
        </w:r>
      </w:ins>
      <w:ins w:id="570" w:author="NIZAR" w:date="2023-05-25T08:46:00Z">
        <w:r w:rsidRPr="00765A51">
          <w:rPr>
            <w:rFonts w:ascii="Times New Roman" w:hAnsi="Times New Roman" w:cs="Times New Roman"/>
            <w:sz w:val="24"/>
            <w:szCs w:val="24"/>
          </w:rPr>
          <w:t xml:space="preserve">tersebut digunakan dalam pendekatan ini untuk melakukan analisis terhadap tanda </w:t>
        </w:r>
      </w:ins>
      <w:ins w:id="571" w:author="NIZAR" w:date="2023-05-25T08:47:00Z">
        <w:r w:rsidRPr="00765A51">
          <w:rPr>
            <w:rFonts w:ascii="Times New Roman" w:hAnsi="Times New Roman" w:cs="Times New Roman"/>
            <w:sz w:val="24"/>
            <w:szCs w:val="24"/>
          </w:rPr>
          <w:t xml:space="preserve">pada adegan </w:t>
        </w:r>
      </w:ins>
      <w:del w:id="572"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573" w:author="NIZAR" w:date="2023-05-25T08:47:00Z">
        <w:r w:rsidRPr="00765A51">
          <w:rPr>
            <w:rFonts w:ascii="Times New Roman" w:hAnsi="Times New Roman" w:cs="Times New Roman"/>
            <w:sz w:val="24"/>
            <w:szCs w:val="24"/>
          </w:rPr>
          <w:t xml:space="preserve"> pada serial </w:t>
        </w:r>
      </w:ins>
      <w:r w:rsidRPr="00765A51">
        <w:rPr>
          <w:rFonts w:ascii="Times New Roman" w:hAnsi="Times New Roman" w:cs="Times New Roman"/>
          <w:sz w:val="24"/>
          <w:szCs w:val="24"/>
        </w:rPr>
        <w:t>drama korea</w:t>
      </w:r>
      <w:ins w:id="574" w:author="NIZAR" w:date="2023-05-25T08:47:00Z">
        <w:r w:rsidRPr="00765A51">
          <w:rPr>
            <w:rFonts w:ascii="Times New Roman" w:hAnsi="Times New Roman" w:cs="Times New Roman"/>
            <w:sz w:val="24"/>
            <w:szCs w:val="24"/>
          </w:rPr>
          <w:t xml:space="preserve"> </w:t>
        </w:r>
      </w:ins>
      <w:r w:rsidRPr="00765A51">
        <w:rPr>
          <w:rFonts w:ascii="Times New Roman" w:hAnsi="Times New Roman" w:cs="Times New Roman"/>
          <w:sz w:val="24"/>
          <w:szCs w:val="24"/>
        </w:rPr>
        <w:t>Revenge Of Others 2022</w:t>
      </w:r>
      <w:ins w:id="575" w:author="NIZAR" w:date="2023-05-25T08:47:00Z">
        <w:r w:rsidRPr="00765A51">
          <w:rPr>
            <w:rFonts w:ascii="Times New Roman" w:hAnsi="Times New Roman" w:cs="Times New Roman"/>
            <w:sz w:val="24"/>
            <w:szCs w:val="24"/>
          </w:rPr>
          <w:t xml:space="preserve"> sehingga mendapatkan representasi </w:t>
        </w:r>
      </w:ins>
      <w:del w:id="576"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577" w:author="NIZAR" w:date="2023-05-25T08:47:00Z">
        <w:r w:rsidRPr="00765A51">
          <w:rPr>
            <w:rFonts w:ascii="Times New Roman" w:hAnsi="Times New Roman" w:cs="Times New Roman"/>
            <w:sz w:val="24"/>
            <w:szCs w:val="24"/>
          </w:rPr>
          <w:t>.</w:t>
        </w:r>
      </w:ins>
      <w:commentRangeEnd w:id="567"/>
      <w:r w:rsidRPr="00765A51">
        <w:rPr>
          <w:rStyle w:val="CommentReference"/>
          <w:rFonts w:ascii="Times New Roman" w:hAnsi="Times New Roman" w:cs="Times New Roman"/>
          <w:sz w:val="24"/>
          <w:szCs w:val="24"/>
        </w:rPr>
        <w:commentReference w:id="567"/>
      </w:r>
      <w:r w:rsidR="00722498">
        <w:rPr>
          <w:rFonts w:ascii="Times New Roman" w:hAnsi="Times New Roman" w:cs="Times New Roman"/>
          <w:sz w:val="24"/>
          <w:szCs w:val="24"/>
        </w:rPr>
        <w:t xml:space="preserve"> K</w:t>
      </w:r>
      <w:r w:rsidR="00722498" w:rsidRPr="00722498">
        <w:rPr>
          <w:rFonts w:ascii="Times New Roman" w:hAnsi="Times New Roman" w:cs="Times New Roman"/>
          <w:sz w:val="24"/>
          <w:szCs w:val="24"/>
        </w:rPr>
        <w:t>ajian konotasi dan denotasi. Penelitian akan dilakukan dengan mengkaji pemaknaan tanda-tanda konteks bullying terhadap drama korea Revenge Of Others 2022 sesuai analisis teks media konsep semiotika Roland Barthes.</w:t>
      </w:r>
    </w:p>
    <w:p w14:paraId="39C4FA08" w14:textId="77777777" w:rsidR="00981B1D" w:rsidRPr="00072357" w:rsidRDefault="00981B1D" w:rsidP="00BE0634">
      <w:pPr>
        <w:ind w:left="426" w:firstLine="720"/>
        <w:jc w:val="both"/>
      </w:pPr>
    </w:p>
    <w:p w14:paraId="131A7FA6" w14:textId="144D23FC" w:rsidR="00644F1E" w:rsidRDefault="00644F1E" w:rsidP="00644F1E">
      <w:pPr>
        <w:pStyle w:val="Heading2"/>
      </w:pPr>
      <w:bookmarkStart w:id="578" w:name="_Toc136518903"/>
      <w:r>
        <w:t>Subjek</w:t>
      </w:r>
      <w:ins w:id="579" w:author="NIZAR" w:date="2023-06-01T10:37:00Z">
        <w:r w:rsidR="00F8385F">
          <w:t xml:space="preserve"> dan Objek </w:t>
        </w:r>
      </w:ins>
      <w:del w:id="580" w:author="NIZAR" w:date="2023-06-01T10:37:00Z">
        <w:r w:rsidDel="00F8385F">
          <w:delText xml:space="preserve">, </w:delText>
        </w:r>
        <w:r w:rsidRPr="00882B6D" w:rsidDel="00F8385F">
          <w:delText>Objek</w:delText>
        </w:r>
        <w:r w:rsidDel="00F8385F">
          <w:delText>, dan Lokasi</w:delText>
        </w:r>
        <w:r w:rsidRPr="00882B6D" w:rsidDel="00F8385F">
          <w:delText xml:space="preserve"> </w:delText>
        </w:r>
      </w:del>
      <w:r w:rsidRPr="00882B6D">
        <w:t>Penelitian</w:t>
      </w:r>
      <w:bookmarkEnd w:id="578"/>
    </w:p>
    <w:p w14:paraId="7A9FCEE7" w14:textId="61E2729E" w:rsidR="00644F1E" w:rsidRDefault="00644F1E" w:rsidP="00644F1E">
      <w:pPr>
        <w:ind w:left="426" w:firstLine="720"/>
        <w:jc w:val="both"/>
        <w:rPr>
          <w:ins w:id="581" w:author="NIZAR" w:date="2023-06-01T10:38:00Z"/>
          <w:rFonts w:ascii="Times New Roman" w:hAnsi="Times New Roman" w:cs="Times New Roman"/>
          <w:sz w:val="24"/>
          <w:szCs w:val="24"/>
        </w:rPr>
      </w:pPr>
      <w:r w:rsidRPr="00DE10C9">
        <w:rPr>
          <w:rFonts w:ascii="Times New Roman" w:hAnsi="Times New Roman" w:cs="Times New Roman"/>
          <w:sz w:val="24"/>
          <w:szCs w:val="24"/>
        </w:rPr>
        <w:t>Subjek yang digunakan pada penelitian ini merupakan serial drama korea rots, sedangkan objek pada penelitian ini yaitu berbagai adegan konteks bullying baik berupa visual maupun audio pada serial drama korea rots dengan acuan sesuai rumusan masalah penelitian.</w:t>
      </w:r>
    </w:p>
    <w:p w14:paraId="47540A6A" w14:textId="77777777" w:rsidR="00981B1D" w:rsidRPr="00DE10C9" w:rsidRDefault="00981B1D" w:rsidP="00644F1E">
      <w:pPr>
        <w:ind w:left="426" w:firstLine="720"/>
        <w:jc w:val="both"/>
        <w:rPr>
          <w:rFonts w:ascii="Times New Roman" w:hAnsi="Times New Roman" w:cs="Times New Roman"/>
          <w:sz w:val="24"/>
          <w:szCs w:val="24"/>
        </w:rPr>
      </w:pPr>
    </w:p>
    <w:p w14:paraId="6EB290BC" w14:textId="204FBA83" w:rsidR="00A20CC6" w:rsidRDefault="00A20CC6" w:rsidP="00A20CC6">
      <w:pPr>
        <w:pStyle w:val="Heading2"/>
      </w:pPr>
      <w:bookmarkStart w:id="582" w:name="_Toc136518904"/>
      <w:r>
        <w:t xml:space="preserve">Jenis dan </w:t>
      </w:r>
      <w:r w:rsidRPr="00882B6D">
        <w:t>Sumber Data</w:t>
      </w:r>
      <w:bookmarkEnd w:id="582"/>
      <w:del w:id="583" w:author="NIZAR" w:date="2023-06-01T10:38:00Z">
        <w:r w:rsidRPr="00882B6D" w:rsidDel="002D0FAD">
          <w:delText xml:space="preserve"> (Primer Dan Sekunder)</w:delText>
        </w:r>
      </w:del>
    </w:p>
    <w:p w14:paraId="53677F0C" w14:textId="77777777" w:rsidR="00A20CC6" w:rsidRPr="00267CE9" w:rsidRDefault="00A20CC6" w:rsidP="00C37ADA">
      <w:pPr>
        <w:pStyle w:val="Heading3"/>
      </w:pPr>
      <w:bookmarkStart w:id="584" w:name="_Toc136518905"/>
      <w:r w:rsidRPr="00267CE9">
        <w:t>Data Primer</w:t>
      </w:r>
      <w:bookmarkEnd w:id="584"/>
    </w:p>
    <w:p w14:paraId="4481C7DA" w14:textId="129BE50E" w:rsidR="00A20CC6" w:rsidRDefault="00A20CC6" w:rsidP="00C37ADA">
      <w:pPr>
        <w:pStyle w:val="Heading3"/>
        <w:rPr>
          <w:ins w:id="585" w:author="NIZAR" w:date="2023-06-01T10:37:00Z"/>
        </w:rPr>
      </w:pPr>
      <w:bookmarkStart w:id="586" w:name="_Toc136518906"/>
      <w:r w:rsidRPr="00267CE9">
        <w:t>Data Sekunder</w:t>
      </w:r>
      <w:bookmarkEnd w:id="586"/>
    </w:p>
    <w:p w14:paraId="2477F792" w14:textId="2787B040" w:rsidR="000378FF" w:rsidRPr="003301C7" w:rsidRDefault="000378FF">
      <w:pPr>
        <w:pPrChange w:id="587" w:author="NIZAR" w:date="2023-06-01T10:37:00Z">
          <w:pPr>
            <w:pStyle w:val="Heading3"/>
          </w:pPr>
        </w:pPrChange>
      </w:pPr>
    </w:p>
    <w:p w14:paraId="4F1E9B03" w14:textId="1A6A5A89" w:rsidR="00882B6D" w:rsidRDefault="00CD1141" w:rsidP="004826EE">
      <w:pPr>
        <w:pStyle w:val="Heading2"/>
      </w:pPr>
      <w:bookmarkStart w:id="588" w:name="_Toc136518907"/>
      <w:r>
        <w:t>Waktu</w:t>
      </w:r>
      <w:r w:rsidR="00882B6D" w:rsidRPr="00882B6D">
        <w:t xml:space="preserve"> Penelitian</w:t>
      </w:r>
      <w:bookmarkEnd w:id="588"/>
    </w:p>
    <w:p w14:paraId="7D20096A" w14:textId="1BCC47E5" w:rsidR="00F3399A" w:rsidRPr="00526937" w:rsidRDefault="00F3399A">
      <w:pPr>
        <w:ind w:left="426" w:firstLine="720"/>
        <w:jc w:val="both"/>
        <w:rPr>
          <w:ins w:id="589" w:author="NIZAR" w:date="2023-06-01T10:37:00Z"/>
          <w:rFonts w:ascii="Times New Roman" w:hAnsi="Times New Roman" w:cs="Times New Roman"/>
          <w:sz w:val="24"/>
          <w:szCs w:val="24"/>
        </w:rPr>
        <w:pPrChange w:id="590" w:author="NIZAR" w:date="2023-06-01T10:36:00Z">
          <w:pPr/>
        </w:pPrChange>
      </w:pPr>
      <w:ins w:id="591" w:author="NIZAR" w:date="2023-06-01T10:35:00Z">
        <w:r w:rsidRPr="00526937">
          <w:rPr>
            <w:rFonts w:ascii="Times New Roman" w:hAnsi="Times New Roman" w:cs="Times New Roman"/>
            <w:sz w:val="24"/>
            <w:szCs w:val="24"/>
            <w:rPrChange w:id="592" w:author="NIZAR" w:date="2023-06-01T10:36:00Z">
              <w:rPr/>
            </w:rPrChange>
          </w:rPr>
          <w:t xml:space="preserve">Penelitian ini dilakukan pada Mei tahun 2023 sampai dengan Juni </w:t>
        </w:r>
      </w:ins>
      <w:ins w:id="593" w:author="NIZAR" w:date="2023-06-01T10:36:00Z">
        <w:r w:rsidRPr="00526937">
          <w:rPr>
            <w:rFonts w:ascii="Times New Roman" w:hAnsi="Times New Roman" w:cs="Times New Roman"/>
            <w:sz w:val="24"/>
            <w:szCs w:val="24"/>
            <w:rPrChange w:id="594" w:author="NIZAR" w:date="2023-06-01T10:36:00Z">
              <w:rPr/>
            </w:rPrChange>
          </w:rPr>
          <w:t>tahun 2023</w:t>
        </w:r>
        <w:r w:rsidR="00A42AC5" w:rsidRPr="00526937">
          <w:rPr>
            <w:rFonts w:ascii="Times New Roman" w:hAnsi="Times New Roman" w:cs="Times New Roman"/>
            <w:sz w:val="24"/>
            <w:szCs w:val="24"/>
          </w:rPr>
          <w:t xml:space="preserve"> dengan rentang selama 1 bulan</w:t>
        </w:r>
        <w:r w:rsidRPr="00526937">
          <w:rPr>
            <w:rFonts w:ascii="Times New Roman" w:hAnsi="Times New Roman" w:cs="Times New Roman"/>
            <w:sz w:val="24"/>
            <w:szCs w:val="24"/>
            <w:rPrChange w:id="595" w:author="NIZAR" w:date="2023-06-01T10:36:00Z">
              <w:rPr/>
            </w:rPrChange>
          </w:rPr>
          <w:t>.</w:t>
        </w:r>
      </w:ins>
    </w:p>
    <w:p w14:paraId="06EECF85" w14:textId="77777777" w:rsidR="000378FF" w:rsidRPr="00F3399A" w:rsidRDefault="000378FF">
      <w:pPr>
        <w:ind w:left="426" w:firstLine="720"/>
        <w:jc w:val="both"/>
        <w:rPr>
          <w:rFonts w:ascii="Times New Roman" w:hAnsi="Times New Roman" w:cs="Times New Roman"/>
          <w:rPrChange w:id="596" w:author="NIZAR" w:date="2023-06-01T10:36:00Z">
            <w:rPr/>
          </w:rPrChange>
        </w:rPr>
        <w:pPrChange w:id="597" w:author="NIZAR" w:date="2023-06-01T10:36:00Z">
          <w:pPr/>
        </w:pPrChange>
      </w:pPr>
    </w:p>
    <w:p w14:paraId="30E0B4C7" w14:textId="77777777" w:rsidR="00A20CC6" w:rsidRDefault="00A20CC6" w:rsidP="00A20CC6">
      <w:pPr>
        <w:pStyle w:val="Heading2"/>
      </w:pPr>
      <w:bookmarkStart w:id="598" w:name="_Toc136518908"/>
      <w:r w:rsidRPr="00882B6D">
        <w:lastRenderedPageBreak/>
        <w:t>Teknik Pengumpulan Data (Dokumentasi,Observasi)</w:t>
      </w:r>
      <w:bookmarkEnd w:id="598"/>
    </w:p>
    <w:p w14:paraId="3784038B" w14:textId="77777777" w:rsidR="00A20CC6" w:rsidRDefault="00A20CC6" w:rsidP="00C37ADA">
      <w:pPr>
        <w:pStyle w:val="Heading3"/>
      </w:pPr>
      <w:bookmarkStart w:id="599" w:name="_Toc136518909"/>
      <w:r>
        <w:t>Observasi</w:t>
      </w:r>
      <w:bookmarkEnd w:id="599"/>
    </w:p>
    <w:p w14:paraId="5E88CFC0" w14:textId="77777777" w:rsidR="00A20CC6" w:rsidRPr="00E32751" w:rsidRDefault="00A20CC6" w:rsidP="00A20CC6">
      <w:pPr>
        <w:ind w:left="709" w:firstLine="720"/>
        <w:jc w:val="both"/>
        <w:rPr>
          <w:rFonts w:ascii="Times New Roman" w:hAnsi="Times New Roman" w:cs="Times New Roman"/>
          <w:sz w:val="24"/>
          <w:szCs w:val="24"/>
        </w:rPr>
      </w:pPr>
      <w:ins w:id="600" w:author="NIZAR" w:date="2023-06-01T09:25:00Z">
        <w:r w:rsidRPr="00E32751">
          <w:rPr>
            <w:rFonts w:ascii="Times New Roman" w:hAnsi="Times New Roman" w:cs="Times New Roman"/>
            <w:sz w:val="24"/>
            <w:szCs w:val="24"/>
          </w:rPr>
          <w:t xml:space="preserve">Observasi </w:t>
        </w:r>
      </w:ins>
      <w:ins w:id="601" w:author="NIZAR" w:date="2023-06-01T09:26:00Z">
        <w:r w:rsidRPr="00E32751">
          <w:rPr>
            <w:rFonts w:ascii="Times New Roman" w:hAnsi="Times New Roman" w:cs="Times New Roman"/>
            <w:sz w:val="24"/>
            <w:szCs w:val="24"/>
          </w:rPr>
          <w:t>merupakan</w:t>
        </w:r>
      </w:ins>
      <w:ins w:id="602" w:author="NIZAR" w:date="2023-06-01T09:25:00Z">
        <w:r w:rsidRPr="00E32751">
          <w:rPr>
            <w:rFonts w:ascii="Times New Roman" w:hAnsi="Times New Roman" w:cs="Times New Roman"/>
            <w:sz w:val="24"/>
            <w:szCs w:val="24"/>
          </w:rPr>
          <w:t xml:space="preserve"> teknik pengumpulan data dengan melakukan pengamatan dengan panca indra terhadap suatu fenomena atau permasalahan yang </w:t>
        </w:r>
      </w:ins>
      <w:ins w:id="603" w:author="NIZAR" w:date="2023-06-01T09:26:00Z">
        <w:r w:rsidRPr="00E32751">
          <w:rPr>
            <w:rFonts w:ascii="Times New Roman" w:hAnsi="Times New Roman" w:cs="Times New Roman"/>
            <w:sz w:val="24"/>
            <w:szCs w:val="24"/>
          </w:rPr>
          <w:t>diteliti.</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bPCXFht","properties":{"formattedCitation":"(Resi, 2021)","plainCitation":"(Resi, 2021)","noteIndex":0},"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Pr>
          <w:rFonts w:ascii="Times New Roman" w:hAnsi="Times New Roman" w:cs="Times New Roman"/>
          <w:sz w:val="24"/>
          <w:szCs w:val="24"/>
        </w:rPr>
        <w:fldChar w:fldCharType="separate"/>
      </w:r>
      <w:r w:rsidRPr="00521031">
        <w:rPr>
          <w:rFonts w:ascii="Times New Roman" w:hAnsi="Times New Roman" w:cs="Times New Roman"/>
          <w:sz w:val="24"/>
        </w:rPr>
        <w:t>(Resi, 2021)</w:t>
      </w:r>
      <w:r>
        <w:rPr>
          <w:rFonts w:ascii="Times New Roman" w:hAnsi="Times New Roman" w:cs="Times New Roman"/>
          <w:sz w:val="24"/>
          <w:szCs w:val="24"/>
        </w:rPr>
        <w:fldChar w:fldCharType="end"/>
      </w:r>
      <w:ins w:id="604" w:author="NIZAR" w:date="2023-06-01T09:27:00Z">
        <w:r w:rsidRPr="00E32751">
          <w:rPr>
            <w:rFonts w:ascii="Times New Roman" w:hAnsi="Times New Roman" w:cs="Times New Roman"/>
            <w:sz w:val="24"/>
            <w:szCs w:val="24"/>
          </w:rPr>
          <w:t xml:space="preserve"> </w:t>
        </w:r>
      </w:ins>
      <w:ins w:id="605" w:author="NIZAR" w:date="2023-06-01T09:40:00Z">
        <w:r>
          <w:rPr>
            <w:rFonts w:ascii="Times New Roman" w:hAnsi="Times New Roman" w:cs="Times New Roman"/>
            <w:sz w:val="24"/>
            <w:szCs w:val="24"/>
          </w:rPr>
          <w:t xml:space="preserve">Hasil dari observasi dilakukan </w:t>
        </w:r>
      </w:ins>
      <w:ins w:id="606" w:author="NIZAR" w:date="2023-06-01T09:41:00Z">
        <w:r>
          <w:rPr>
            <w:rFonts w:ascii="Times New Roman" w:hAnsi="Times New Roman" w:cs="Times New Roman"/>
            <w:sz w:val="24"/>
            <w:szCs w:val="24"/>
          </w:rPr>
          <w:t>pencatatan secara sistematis sesuai dengan yang diteliti.</w:t>
        </w:r>
      </w:ins>
      <w:r>
        <w:rPr>
          <w:rFonts w:ascii="Times New Roman" w:hAnsi="Times New Roman" w:cs="Times New Roman"/>
          <w:sz w:val="24"/>
          <w:szCs w:val="24"/>
        </w:rPr>
        <w:t xml:space="preserve"> </w:t>
      </w:r>
      <w:ins w:id="607" w:author="NIZAR" w:date="2023-06-01T09:27:00Z">
        <w:r w:rsidRPr="00E32751">
          <w:rPr>
            <w:rFonts w:ascii="Times New Roman" w:hAnsi="Times New Roman" w:cs="Times New Roman"/>
            <w:sz w:val="24"/>
            <w:szCs w:val="24"/>
          </w:rPr>
          <w:t xml:space="preserve">Sifat observasi </w:t>
        </w:r>
      </w:ins>
      <w:ins w:id="608" w:author="NIZAR" w:date="2023-06-01T09:28:00Z">
        <w:r w:rsidRPr="00E32751">
          <w:rPr>
            <w:rFonts w:ascii="Times New Roman" w:hAnsi="Times New Roman" w:cs="Times New Roman"/>
            <w:sz w:val="24"/>
            <w:szCs w:val="24"/>
          </w:rPr>
          <w:t>penelitian ini yaitu observasi non partisipan</w:t>
        </w:r>
      </w:ins>
      <w:ins w:id="609" w:author="NIZAR" w:date="2023-06-01T09:29:00Z">
        <w:r w:rsidRPr="00E32751">
          <w:rPr>
            <w:rFonts w:ascii="Times New Roman" w:hAnsi="Times New Roman" w:cs="Times New Roman"/>
            <w:sz w:val="24"/>
            <w:szCs w:val="24"/>
          </w:rPr>
          <w:t xml:space="preserve">, dimana peneliti </w:t>
        </w:r>
      </w:ins>
      <w:ins w:id="610" w:author="NIZAR" w:date="2023-06-01T09:30:00Z">
        <w:r w:rsidRPr="00E32751">
          <w:rPr>
            <w:rFonts w:ascii="Times New Roman" w:hAnsi="Times New Roman" w:cs="Times New Roman"/>
            <w:sz w:val="24"/>
            <w:szCs w:val="24"/>
          </w:rPr>
          <w:t>menyaksikan fenomena dan melakukan pengamatan</w:t>
        </w:r>
      </w:ins>
      <w:ins w:id="611" w:author="NIZAR" w:date="2023-06-01T09:45:00Z">
        <w:r>
          <w:rPr>
            <w:rFonts w:ascii="Times New Roman" w:hAnsi="Times New Roman" w:cs="Times New Roman"/>
            <w:sz w:val="24"/>
            <w:szCs w:val="24"/>
          </w:rPr>
          <w:t xml:space="preserve"> secara independen</w:t>
        </w:r>
      </w:ins>
      <w:ins w:id="612" w:author="NIZAR" w:date="2023-06-01T09:30:00Z">
        <w:r w:rsidRPr="00E32751">
          <w:rPr>
            <w:rFonts w:ascii="Times New Roman" w:hAnsi="Times New Roman" w:cs="Times New Roman"/>
            <w:sz w:val="24"/>
            <w:szCs w:val="24"/>
          </w:rPr>
          <w:t xml:space="preserve"> terhadap fenomena</w:t>
        </w:r>
      </w:ins>
      <w:ins w:id="613" w:author="NIZAR" w:date="2023-06-01T09:31:00Z">
        <w:r w:rsidRPr="00E32751">
          <w:rPr>
            <w:rFonts w:ascii="Times New Roman" w:hAnsi="Times New Roman" w:cs="Times New Roman"/>
            <w:sz w:val="24"/>
            <w:szCs w:val="24"/>
          </w:rPr>
          <w:t xml:space="preserve"> pada </w:t>
        </w:r>
      </w:ins>
      <w:ins w:id="614" w:author="NIZAR" w:date="2023-06-01T09:32:00Z">
        <w:r w:rsidRPr="00E32751">
          <w:rPr>
            <w:rFonts w:ascii="Times New Roman" w:hAnsi="Times New Roman" w:cs="Times New Roman"/>
            <w:sz w:val="24"/>
            <w:szCs w:val="24"/>
          </w:rPr>
          <w:t xml:space="preserve">serial drama </w:t>
        </w:r>
      </w:ins>
      <w:ins w:id="615" w:author="NIZAR" w:date="2023-06-01T09:31:00Z">
        <w:r w:rsidRPr="00E32751">
          <w:rPr>
            <w:rFonts w:ascii="Times New Roman" w:hAnsi="Times New Roman" w:cs="Times New Roman"/>
            <w:sz w:val="24"/>
            <w:szCs w:val="24"/>
          </w:rPr>
          <w:t>Revenge Of Others 2022</w:t>
        </w:r>
      </w:ins>
      <w:ins w:id="616" w:author="NIZAR" w:date="2023-06-01T09:30:00Z">
        <w:r w:rsidRPr="00E32751">
          <w:rPr>
            <w:rFonts w:ascii="Times New Roman" w:hAnsi="Times New Roman" w:cs="Times New Roman"/>
            <w:sz w:val="24"/>
            <w:szCs w:val="24"/>
          </w:rPr>
          <w:t xml:space="preserve"> dengan mengamati beberapa hal yang berkaitan dengan </w:t>
        </w:r>
      </w:ins>
      <w:ins w:id="617" w:author="NIZAR" w:date="2023-06-01T09:32:00Z">
        <w:r w:rsidRPr="00E32751">
          <w:rPr>
            <w:rFonts w:ascii="Times New Roman" w:hAnsi="Times New Roman" w:cs="Times New Roman"/>
            <w:sz w:val="24"/>
            <w:szCs w:val="24"/>
          </w:rPr>
          <w:t>fokus penelitian.</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PveIW6","properties":{"formattedCitation":"(Makbul, 2021)","plainCitation":"(Makbul, 2021)","noteIndex":0},"citationItems":[{"id":300,"uris":["http://zotero.org/users/8165088/items/I37IRGPW"],"itemData":{"id":300,"type":"article-journal","note":"publisher: OSF Preprints","source":"Google Scholar","title":"Metode pengumpulan data dan instrumen penelitian","author":[{"family":"Makbul","given":"M."}],"issued":{"date-parts":[["2021"]]}}}],"schema":"https://github.com/citation-style-language/schema/raw/master/csl-citation.json"} </w:instrText>
      </w:r>
      <w:r>
        <w:rPr>
          <w:rFonts w:ascii="Times New Roman" w:hAnsi="Times New Roman" w:cs="Times New Roman"/>
          <w:sz w:val="24"/>
          <w:szCs w:val="24"/>
        </w:rPr>
        <w:fldChar w:fldCharType="separate"/>
      </w:r>
      <w:r w:rsidRPr="00216234">
        <w:rPr>
          <w:rFonts w:ascii="Times New Roman" w:hAnsi="Times New Roman" w:cs="Times New Roman"/>
          <w:sz w:val="24"/>
        </w:rPr>
        <w:t>(Makbul, 2021)</w:t>
      </w:r>
      <w:r>
        <w:rPr>
          <w:rFonts w:ascii="Times New Roman" w:hAnsi="Times New Roman" w:cs="Times New Roman"/>
          <w:sz w:val="24"/>
          <w:szCs w:val="24"/>
        </w:rPr>
        <w:fldChar w:fldCharType="end"/>
      </w:r>
    </w:p>
    <w:p w14:paraId="4196D3F0" w14:textId="25C044BD" w:rsidR="00A20CC6" w:rsidRDefault="00A20CC6" w:rsidP="00C37ADA">
      <w:pPr>
        <w:pStyle w:val="Heading3"/>
      </w:pPr>
      <w:bookmarkStart w:id="618" w:name="_Toc136518910"/>
      <w:r>
        <w:t>Dokumentasi</w:t>
      </w:r>
      <w:bookmarkEnd w:id="618"/>
    </w:p>
    <w:p w14:paraId="36949983" w14:textId="6C0DC31C" w:rsidR="00A3656C" w:rsidRPr="00A3656C" w:rsidRDefault="00A3656C" w:rsidP="00A3656C">
      <w:pPr>
        <w:ind w:left="709" w:firstLine="720"/>
        <w:jc w:val="both"/>
        <w:rPr>
          <w:rFonts w:ascii="Times New Roman" w:hAnsi="Times New Roman" w:cs="Times New Roman"/>
          <w:sz w:val="24"/>
          <w:szCs w:val="24"/>
        </w:rPr>
      </w:pPr>
      <w:commentRangeStart w:id="619"/>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C04E8C">
        <w:rPr>
          <w:rFonts w:ascii="Times New Roman" w:hAnsi="Times New Roman" w:cs="Times New Roman"/>
          <w:sz w:val="24"/>
          <w:szCs w:val="24"/>
        </w:rPr>
        <w:fldChar w:fldCharType="begin"/>
      </w:r>
      <w:r w:rsidR="00C04E8C">
        <w:rPr>
          <w:rFonts w:ascii="Times New Roman" w:hAnsi="Times New Roman" w:cs="Times New Roman"/>
          <w:sz w:val="24"/>
          <w:szCs w:val="24"/>
        </w:rPr>
        <w:instrText xml:space="preserve"> ADDIN ZOTERO_ITEM CSL_CITATION {"citationID":"rEmeidEr","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4E8C">
        <w:rPr>
          <w:rFonts w:ascii="Times New Roman" w:hAnsi="Times New Roman" w:cs="Times New Roman"/>
          <w:sz w:val="24"/>
          <w:szCs w:val="24"/>
        </w:rPr>
        <w:fldChar w:fldCharType="separate"/>
      </w:r>
      <w:r w:rsidR="00C04E8C" w:rsidRPr="00C04E8C">
        <w:rPr>
          <w:rFonts w:ascii="Times New Roman" w:hAnsi="Times New Roman" w:cs="Times New Roman"/>
          <w:sz w:val="24"/>
        </w:rPr>
        <w:t>(Sugiyono, 2013)</w:t>
      </w:r>
      <w:r w:rsidR="00C04E8C">
        <w:rPr>
          <w:rFonts w:ascii="Times New Roman" w:hAnsi="Times New Roman" w:cs="Times New Roman"/>
          <w:sz w:val="24"/>
          <w:szCs w:val="24"/>
        </w:rPr>
        <w:fldChar w:fldCharType="end"/>
      </w:r>
    </w:p>
    <w:p w14:paraId="7D013252" w14:textId="776BE936" w:rsidR="00A3656C" w:rsidRPr="00A3656C" w:rsidRDefault="00A3656C" w:rsidP="00A3656C">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5C19BABC" w14:textId="31F47AE3" w:rsidR="00A3656C" w:rsidRPr="00A3656C" w:rsidRDefault="00A3656C" w:rsidP="00A3656C">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commentRangeEnd w:id="619"/>
      <w:r w:rsidR="00454003">
        <w:rPr>
          <w:rStyle w:val="CommentReference"/>
        </w:rPr>
        <w:commentReference w:id="619"/>
      </w:r>
    </w:p>
    <w:p w14:paraId="18E0219F" w14:textId="77777777" w:rsidR="00A20CC6" w:rsidRPr="00714A3E" w:rsidRDefault="00A20CC6" w:rsidP="00A20CC6"/>
    <w:p w14:paraId="635339DF" w14:textId="64EA1F9A" w:rsidR="003F1AD4" w:rsidRDefault="003F1AD4">
      <w:pPr>
        <w:pStyle w:val="Heading2"/>
        <w:rPr>
          <w:ins w:id="620" w:author="NIZAR" w:date="2023-06-01T10:40:00Z"/>
        </w:rPr>
      </w:pPr>
      <w:bookmarkStart w:id="621" w:name="_Toc136518911"/>
      <w:ins w:id="622" w:author="NIZAR" w:date="2023-06-01T10:40:00Z">
        <w:r>
          <w:t xml:space="preserve">Teknik </w:t>
        </w:r>
      </w:ins>
      <w:ins w:id="623" w:author="NIZAR" w:date="2023-06-01T10:41:00Z">
        <w:r w:rsidR="009C4381">
          <w:t>Keabsahan/</w:t>
        </w:r>
      </w:ins>
      <w:ins w:id="624" w:author="NIZAR" w:date="2023-06-01T10:40:00Z">
        <w:r>
          <w:t>Validitas Data</w:t>
        </w:r>
        <w:bookmarkEnd w:id="621"/>
      </w:ins>
    </w:p>
    <w:p w14:paraId="159530CA" w14:textId="0EE1EA50" w:rsidR="003F1AD4" w:rsidRPr="00E80746" w:rsidDel="00E80746" w:rsidRDefault="00E11F88">
      <w:pPr>
        <w:ind w:left="426" w:firstLine="720"/>
        <w:jc w:val="both"/>
        <w:rPr>
          <w:del w:id="625" w:author="NIZAR" w:date="2023-06-02T13:41:00Z"/>
          <w:rFonts w:cs="Times New Roman"/>
          <w:szCs w:val="24"/>
        </w:rPr>
        <w:pPrChange w:id="626" w:author="NIZAR" w:date="2023-06-01T10:40:00Z">
          <w:pPr>
            <w:pStyle w:val="Heading2"/>
          </w:pPr>
        </w:pPrChange>
      </w:pPr>
      <w:commentRangeStart w:id="627"/>
      <w:del w:id="628" w:author="NIZAR" w:date="2023-06-02T13:41:00Z">
        <w:r w:rsidRPr="00E80746" w:rsidDel="00E80746">
          <w:rPr>
            <w:rFonts w:ascii="Times New Roman" w:hAnsi="Times New Roman" w:cs="Times New Roman"/>
            <w:sz w:val="24"/>
            <w:szCs w:val="24"/>
          </w:rPr>
          <w:delText>Keabsahan bahan penelitian sangat perlu dicek, hal ini untuk mengetahui apakah observasi valid yang diteliti atau informasi yang diunggah oleh peneliti berkaitan dengan hal-hal yang terjadi dilapangan. (Sugiono, 2013) Pada dasarnya keabsahan materi dalam meliputi beberapa pengujian yang dilakukan kemudian dalam penelitian ini, yang penulis lakukan oleh untuk menjaga keabsahan materi yaitu dengan melakukan uji kreadibilitas dalam penelitian. Pada penelitian kualitatif, memperluas observasi, triangulasi, meningkatkan determinasi penelitian, berbicara dengan teman, menganalisis kasus negatif, hingga member control (Bungin, 2007) Untuk menguji kreadibilitas penelitian ini, penulis memilih teknik triangulasi.</w:delText>
        </w:r>
      </w:del>
      <w:commentRangeEnd w:id="627"/>
      <w:r w:rsidR="00A550FC">
        <w:rPr>
          <w:rStyle w:val="CommentReference"/>
        </w:rPr>
        <w:commentReference w:id="627"/>
      </w:r>
    </w:p>
    <w:p w14:paraId="4F08AF21" w14:textId="574E75E5" w:rsidR="00595315" w:rsidRPr="00E80746" w:rsidRDefault="00595315" w:rsidP="00E80746">
      <w:pPr>
        <w:ind w:left="426" w:firstLine="720"/>
        <w:jc w:val="both"/>
        <w:rPr>
          <w:rFonts w:ascii="Times New Roman" w:hAnsi="Times New Roman" w:cs="Times New Roman"/>
          <w:sz w:val="24"/>
          <w:szCs w:val="24"/>
        </w:rPr>
      </w:pPr>
      <w:commentRangeStart w:id="629"/>
      <w:ins w:id="630" w:author="NIZAR" w:date="2023-06-02T13:29:00Z">
        <w:r w:rsidRPr="00E80746">
          <w:rPr>
            <w:rFonts w:ascii="Times New Roman" w:hAnsi="Times New Roman" w:cs="Times New Roman"/>
            <w:sz w:val="24"/>
            <w:szCs w:val="24"/>
          </w:rPr>
          <w:t>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commentRangeEnd w:id="629"/>
        <w:r w:rsidRPr="00E80746">
          <w:rPr>
            <w:rFonts w:ascii="Times New Roman" w:hAnsi="Times New Roman" w:cs="Times New Roman"/>
            <w:sz w:val="24"/>
            <w:szCs w:val="24"/>
          </w:rPr>
          <w:commentReference w:id="629"/>
        </w:r>
      </w:ins>
    </w:p>
    <w:p w14:paraId="5D7DB33A" w14:textId="2A6ED1DC" w:rsidR="00E11F88" w:rsidDel="00A550FC" w:rsidRDefault="00E11F88" w:rsidP="00E80746">
      <w:pPr>
        <w:ind w:left="426" w:firstLine="720"/>
        <w:jc w:val="both"/>
        <w:rPr>
          <w:del w:id="631" w:author="NIZAR" w:date="2023-06-06T08:22:00Z"/>
          <w:rFonts w:ascii="Times New Roman" w:hAnsi="Times New Roman" w:cs="Times New Roman"/>
          <w:sz w:val="24"/>
          <w:szCs w:val="24"/>
        </w:rPr>
      </w:pPr>
      <w:commentRangeStart w:id="632"/>
      <w:del w:id="633" w:author="NIZAR" w:date="2023-06-06T08:22:00Z">
        <w:r w:rsidRPr="00E80746" w:rsidDel="00A550FC">
          <w:rPr>
            <w:rFonts w:ascii="Times New Roman" w:hAnsi="Times New Roman" w:cs="Times New Roman"/>
            <w:sz w:val="24"/>
            <w:szCs w:val="24"/>
          </w:rPr>
          <w:delText>Dengan memeriksa keandalan pemeriksaan silang, dapat dipahami sebagai memverifikasi informasi dari sumber yang sama dan digunakan dengan cara yang berbeda. Triangulasi data dibagi menjadi beberapa kategori, yaitu: pemeriksaan silang, metode, penelitian silang antara peneliti, pemeriksaan silang sumber data dan pemeriksaan silang sumber. (Bungin, 2007) Dalam penelitian ini, penulis menggunakan metode cross check. Triangulasi adalah cara atau teknik untuk mengumpulkan dan memeriksa data yang sama tetapi menggunakan teknik yang berbeda. berbeda. (Sugiono, 2013) Penerapan metode tringulasi ini metode ini menemukan informasi profil film Upin &amp; Ipin eps 46 Syahdunya Syawal, kemudian setelah dicek menggunakan dokumentasi yang merujuk pada representasi bullying yang terdapat pada film Upin&amp;Ipin.</w:delText>
        </w:r>
      </w:del>
      <w:commentRangeEnd w:id="632"/>
      <w:r w:rsidR="00A550FC">
        <w:rPr>
          <w:rStyle w:val="CommentReference"/>
        </w:rPr>
        <w:commentReference w:id="632"/>
      </w:r>
    </w:p>
    <w:p w14:paraId="581A2247" w14:textId="05014E07" w:rsidR="00F46CCC" w:rsidRPr="00BA55A9" w:rsidRDefault="00205261" w:rsidP="00E80746">
      <w:pPr>
        <w:ind w:left="426" w:firstLine="720"/>
        <w:jc w:val="both"/>
        <w:rPr>
          <w:rFonts w:ascii="Times New Roman" w:hAnsi="Times New Roman" w:cs="Times New Roman"/>
          <w:sz w:val="24"/>
          <w:szCs w:val="24"/>
          <w:rPrChange w:id="634" w:author="NIZAR" w:date="2023-06-06T08:22:00Z">
            <w:rPr/>
          </w:rPrChange>
        </w:rPr>
      </w:pPr>
      <w:commentRangeStart w:id="635"/>
      <w:ins w:id="636" w:author="NIZAR" w:date="2023-06-06T08:16:00Z">
        <w:r w:rsidRPr="00BA55A9">
          <w:rPr>
            <w:rFonts w:ascii="Times New Roman" w:hAnsi="Times New Roman" w:cs="Times New Roman"/>
            <w:sz w:val="24"/>
            <w:szCs w:val="24"/>
            <w:rPrChange w:id="637" w:author="NIZAR" w:date="2023-06-06T08:22:00Z">
              <w:rPr/>
            </w:rPrChange>
          </w:rPr>
          <w:t xml:space="preserve">Keabsahan informasi sangatlah penting dalam sebuah penelitian untuk melakukan verifikasi sumber </w:t>
        </w:r>
      </w:ins>
      <w:ins w:id="638" w:author="NIZAR" w:date="2023-06-06T08:17:00Z">
        <w:r w:rsidRPr="00BA55A9">
          <w:rPr>
            <w:rFonts w:ascii="Times New Roman" w:hAnsi="Times New Roman" w:cs="Times New Roman"/>
            <w:sz w:val="24"/>
            <w:szCs w:val="24"/>
            <w:rPrChange w:id="639" w:author="NIZAR" w:date="2023-06-06T08:22:00Z">
              <w:rPr/>
            </w:rPrChange>
          </w:rPr>
          <w:t>data informasi yang didapatkan dengan metode yang berbeda.</w:t>
        </w:r>
        <w:r w:rsidR="00AF10C4" w:rsidRPr="00BA55A9">
          <w:rPr>
            <w:rFonts w:ascii="Times New Roman" w:hAnsi="Times New Roman" w:cs="Times New Roman"/>
            <w:sz w:val="24"/>
            <w:szCs w:val="24"/>
            <w:rPrChange w:id="640" w:author="NIZAR" w:date="2023-06-06T08:22:00Z">
              <w:rPr/>
            </w:rPrChange>
          </w:rPr>
          <w:t xml:space="preserve"> Ada beberapa jenis verifikasi </w:t>
        </w:r>
      </w:ins>
      <w:ins w:id="641" w:author="NIZAR" w:date="2023-06-06T08:18:00Z">
        <w:r w:rsidR="00AF10C4" w:rsidRPr="00BA55A9">
          <w:rPr>
            <w:rFonts w:ascii="Times New Roman" w:hAnsi="Times New Roman" w:cs="Times New Roman"/>
            <w:sz w:val="24"/>
            <w:szCs w:val="24"/>
            <w:rPrChange w:id="642" w:author="NIZAR" w:date="2023-06-06T08:22:00Z">
              <w:rPr/>
            </w:rPrChange>
          </w:rPr>
          <w:t xml:space="preserve">triangulasi, yaitu,: </w:t>
        </w:r>
        <w:r w:rsidR="00AF10C4" w:rsidRPr="00BA55A9">
          <w:rPr>
            <w:rFonts w:ascii="Times New Roman" w:hAnsi="Times New Roman" w:cs="Times New Roman"/>
            <w:sz w:val="24"/>
            <w:szCs w:val="24"/>
            <w:rPrChange w:id="643" w:author="NIZAR" w:date="2023-06-06T08:22:00Z">
              <w:rPr>
                <w:i/>
              </w:rPr>
            </w:rPrChange>
          </w:rPr>
          <w:t>cross check</w:t>
        </w:r>
      </w:ins>
      <w:ins w:id="644" w:author="NIZAR" w:date="2023-06-06T08:19:00Z">
        <w:r w:rsidR="00696915" w:rsidRPr="00BA55A9">
          <w:rPr>
            <w:rFonts w:ascii="Times New Roman" w:hAnsi="Times New Roman" w:cs="Times New Roman"/>
            <w:sz w:val="24"/>
            <w:szCs w:val="24"/>
            <w:rPrChange w:id="645" w:author="NIZAR" w:date="2023-06-06T08:22:00Z">
              <w:rPr/>
            </w:rPrChange>
          </w:rPr>
          <w:t xml:space="preserve"> metode penelitian antar peneliti, </w:t>
        </w:r>
      </w:ins>
      <w:ins w:id="646" w:author="NIZAR" w:date="2023-06-06T08:20:00Z">
        <w:r w:rsidR="00696915" w:rsidRPr="00BA55A9">
          <w:rPr>
            <w:rFonts w:ascii="Times New Roman" w:hAnsi="Times New Roman" w:cs="Times New Roman"/>
            <w:sz w:val="24"/>
            <w:szCs w:val="24"/>
            <w:rPrChange w:id="647" w:author="NIZAR" w:date="2023-06-06T08:22:00Z">
              <w:rPr>
                <w:i/>
              </w:rPr>
            </w:rPrChange>
          </w:rPr>
          <w:t xml:space="preserve">cross check </w:t>
        </w:r>
      </w:ins>
      <w:ins w:id="648" w:author="NIZAR" w:date="2023-06-06T08:21:00Z">
        <w:r w:rsidR="00696915" w:rsidRPr="00BA55A9">
          <w:rPr>
            <w:rFonts w:ascii="Times New Roman" w:hAnsi="Times New Roman" w:cs="Times New Roman"/>
            <w:sz w:val="24"/>
            <w:szCs w:val="24"/>
            <w:rPrChange w:id="649" w:author="NIZAR" w:date="2023-06-06T08:22:00Z">
              <w:rPr>
                <w:i/>
              </w:rPr>
            </w:rPrChange>
          </w:rPr>
          <w:t xml:space="preserve">sumber, </w:t>
        </w:r>
        <w:r w:rsidR="00696915" w:rsidRPr="00BA55A9">
          <w:rPr>
            <w:rFonts w:ascii="Times New Roman" w:hAnsi="Times New Roman" w:cs="Times New Roman"/>
            <w:sz w:val="24"/>
            <w:szCs w:val="24"/>
            <w:rPrChange w:id="650" w:author="NIZAR" w:date="2023-06-06T08:22:00Z">
              <w:rPr/>
            </w:rPrChange>
          </w:rPr>
          <w:t xml:space="preserve">dan </w:t>
        </w:r>
        <w:r w:rsidR="00696915" w:rsidRPr="00BA55A9">
          <w:rPr>
            <w:rFonts w:ascii="Times New Roman" w:hAnsi="Times New Roman" w:cs="Times New Roman"/>
            <w:sz w:val="24"/>
            <w:szCs w:val="24"/>
            <w:rPrChange w:id="651" w:author="NIZAR" w:date="2023-06-06T08:22:00Z">
              <w:rPr>
                <w:i/>
              </w:rPr>
            </w:rPrChange>
          </w:rPr>
          <w:t>cross check</w:t>
        </w:r>
        <w:r w:rsidR="00696915" w:rsidRPr="00BA55A9">
          <w:rPr>
            <w:rFonts w:ascii="Times New Roman" w:hAnsi="Times New Roman" w:cs="Times New Roman"/>
            <w:sz w:val="24"/>
            <w:szCs w:val="24"/>
            <w:rPrChange w:id="652" w:author="NIZAR" w:date="2023-06-06T08:22:00Z">
              <w:rPr/>
            </w:rPrChange>
          </w:rPr>
          <w:t xml:space="preserve"> sumber data informasi.</w:t>
        </w:r>
      </w:ins>
      <w:commentRangeEnd w:id="635"/>
      <w:ins w:id="653" w:author="NIZAR" w:date="2023-06-06T08:22:00Z">
        <w:r w:rsidR="00A550FC" w:rsidRPr="00BA55A9">
          <w:rPr>
            <w:rFonts w:ascii="Times New Roman" w:hAnsi="Times New Roman" w:cs="Times New Roman"/>
            <w:sz w:val="24"/>
            <w:szCs w:val="24"/>
            <w:rPrChange w:id="654" w:author="NIZAR" w:date="2023-06-06T08:22:00Z">
              <w:rPr>
                <w:rStyle w:val="CommentReference"/>
              </w:rPr>
            </w:rPrChange>
          </w:rPr>
          <w:commentReference w:id="635"/>
        </w:r>
      </w:ins>
    </w:p>
    <w:p w14:paraId="12D9D4E1" w14:textId="49C887CA" w:rsidR="005009B2" w:rsidRDefault="005009B2" w:rsidP="00E11F88"/>
    <w:p w14:paraId="2D0E383C" w14:textId="77777777" w:rsidR="005009B2" w:rsidRPr="003301C7" w:rsidRDefault="005009B2" w:rsidP="00E11F88">
      <w:pPr>
        <w:rPr>
          <w:ins w:id="655" w:author="NIZAR" w:date="2023-06-01T10:40:00Z"/>
        </w:rPr>
      </w:pPr>
    </w:p>
    <w:p w14:paraId="043B1FCE" w14:textId="32240447" w:rsidR="00882B6D" w:rsidRPr="00882B6D" w:rsidRDefault="00882B6D" w:rsidP="004826EE">
      <w:pPr>
        <w:pStyle w:val="Heading2"/>
      </w:pPr>
      <w:bookmarkStart w:id="656" w:name="_Toc136518912"/>
      <w:r w:rsidRPr="00882B6D">
        <w:t xml:space="preserve">Teknik </w:t>
      </w:r>
      <w:del w:id="657" w:author="NIZAR" w:date="2023-06-01T10:39:00Z">
        <w:r w:rsidR="00A20CC6" w:rsidDel="0032345A">
          <w:delText>Validitas</w:delText>
        </w:r>
        <w:r w:rsidRPr="00882B6D" w:rsidDel="0032345A">
          <w:delText xml:space="preserve"> </w:delText>
        </w:r>
      </w:del>
      <w:ins w:id="658" w:author="NIZAR" w:date="2023-06-01T10:39:00Z">
        <w:r w:rsidR="0032345A">
          <w:t>Analisis</w:t>
        </w:r>
        <w:r w:rsidR="0032345A" w:rsidRPr="00882B6D">
          <w:t xml:space="preserve"> </w:t>
        </w:r>
      </w:ins>
      <w:r w:rsidRPr="00882B6D">
        <w:t>Data</w:t>
      </w:r>
      <w:bookmarkEnd w:id="656"/>
    </w:p>
    <w:p w14:paraId="076B760E" w14:textId="6CECB503" w:rsidR="00C072D9" w:rsidRPr="003301C7" w:rsidRDefault="00176281">
      <w:pPr>
        <w:ind w:left="426" w:firstLine="720"/>
        <w:jc w:val="both"/>
        <w:rPr>
          <w:rFonts w:ascii="Times New Roman" w:hAnsi="Times New Roman" w:cs="Times New Roman"/>
          <w:sz w:val="24"/>
        </w:rPr>
        <w:pPrChange w:id="659" w:author="NIZAR" w:date="2023-06-01T10:39:00Z">
          <w:pPr>
            <w:ind w:left="709" w:firstLine="720"/>
            <w:jc w:val="both"/>
          </w:pPr>
        </w:pPrChange>
      </w:pPr>
      <w:r w:rsidRPr="00337186">
        <w:rPr>
          <w:rFonts w:ascii="Times New Roman" w:hAnsi="Times New Roman" w:cs="Times New Roman"/>
          <w:sz w:val="24"/>
          <w:rPrChange w:id="660" w:author="NIZAR" w:date="2023-06-01T10:39:00Z">
            <w:rPr/>
          </w:rPrChange>
        </w:rPr>
        <w:t>Teknik Analisis</w:t>
      </w:r>
      <w:r w:rsidR="00882B6D" w:rsidRPr="00337186">
        <w:rPr>
          <w:rFonts w:ascii="Times New Roman" w:hAnsi="Times New Roman" w:cs="Times New Roman"/>
          <w:sz w:val="24"/>
          <w:rPrChange w:id="661" w:author="NIZAR" w:date="2023-06-01T10:39:00Z">
            <w:rPr/>
          </w:rPrChange>
        </w:rPr>
        <w:t xml:space="preserve"> Data</w:t>
      </w:r>
      <w:r w:rsidR="00C072D9" w:rsidRPr="003301C7">
        <w:rPr>
          <w:rFonts w:ascii="Times New Roman" w:hAnsi="Times New Roman" w:cs="Times New Roman"/>
          <w:sz w:val="24"/>
        </w:rPr>
        <w:t xml:space="preserve"> </w:t>
      </w:r>
      <w:ins w:id="662" w:author="NIZAR" w:date="2023-06-01T09:59:00Z">
        <w:r w:rsidR="00C072D9" w:rsidRPr="003301C7">
          <w:rPr>
            <w:rFonts w:ascii="Times New Roman" w:hAnsi="Times New Roman" w:cs="Times New Roman"/>
            <w:sz w:val="24"/>
          </w:rPr>
          <w:t xml:space="preserve">Teknik </w:t>
        </w:r>
        <w:r w:rsidR="00C072D9" w:rsidRPr="00454003">
          <w:rPr>
            <w:rFonts w:ascii="Times New Roman" w:hAnsi="Times New Roman" w:cs="Times New Roman"/>
            <w:sz w:val="24"/>
          </w:rPr>
          <w:t xml:space="preserve">analisis merupakan proses analisa </w:t>
        </w:r>
      </w:ins>
      <w:ins w:id="663" w:author="NIZAR" w:date="2023-06-01T10:00:00Z">
        <w:r w:rsidR="00C072D9" w:rsidRPr="00454003">
          <w:rPr>
            <w:rFonts w:ascii="Times New Roman" w:hAnsi="Times New Roman" w:cs="Times New Roman"/>
            <w:sz w:val="24"/>
          </w:rPr>
          <w:t xml:space="preserve">yang dilakukan terhadap data-data penelitian dengan menggunakan </w:t>
        </w:r>
      </w:ins>
      <w:ins w:id="664" w:author="NIZAR" w:date="2023-06-01T10:01:00Z">
        <w:r w:rsidR="00C072D9" w:rsidRPr="00454003">
          <w:rPr>
            <w:rFonts w:ascii="Times New Roman" w:hAnsi="Times New Roman" w:cs="Times New Roman"/>
            <w:sz w:val="24"/>
          </w:rPr>
          <w:t xml:space="preserve">teknik pengumpulan data. Proses analisis data </w:t>
        </w:r>
      </w:ins>
      <w:ins w:id="665" w:author="NIZAR" w:date="2023-06-01T10:02:00Z">
        <w:r w:rsidR="00C072D9" w:rsidRPr="00454003">
          <w:rPr>
            <w:rFonts w:ascii="Times New Roman" w:hAnsi="Times New Roman" w:cs="Times New Roman"/>
            <w:sz w:val="24"/>
          </w:rPr>
          <w:t xml:space="preserve">yaitu seperti pengelompokan data, </w:t>
        </w:r>
      </w:ins>
      <w:ins w:id="666" w:author="NIZAR" w:date="2023-06-01T10:03:00Z">
        <w:r w:rsidR="00C072D9" w:rsidRPr="00454003">
          <w:rPr>
            <w:rFonts w:ascii="Times New Roman" w:hAnsi="Times New Roman" w:cs="Times New Roman"/>
            <w:sz w:val="24"/>
          </w:rPr>
          <w:t xml:space="preserve">melakukan penjabaran data serta mencari pola pada data dengan </w:t>
        </w:r>
      </w:ins>
      <w:ins w:id="667" w:author="NIZAR" w:date="2023-06-01T10:04:00Z">
        <w:r w:rsidR="00C072D9" w:rsidRPr="00454003">
          <w:rPr>
            <w:rFonts w:ascii="Times New Roman" w:hAnsi="Times New Roman" w:cs="Times New Roman"/>
            <w:sz w:val="24"/>
          </w:rPr>
          <w:t>pemaran hasil analisis disusun secara sistematis.</w:t>
        </w:r>
      </w:ins>
      <w:r w:rsidR="00C072D9" w:rsidRPr="003301C7">
        <w:rPr>
          <w:rFonts w:ascii="Times New Roman" w:hAnsi="Times New Roman" w:cs="Times New Roman"/>
          <w:sz w:val="24"/>
        </w:rPr>
        <w:fldChar w:fldCharType="begin"/>
      </w:r>
      <w:r w:rsidR="00C072D9" w:rsidRPr="00454003">
        <w:rPr>
          <w:rFonts w:ascii="Times New Roman" w:hAnsi="Times New Roman" w:cs="Times New Roman"/>
          <w:sz w:val="24"/>
        </w:rPr>
        <w:instrText xml:space="preserve"> ADDIN ZOTERO_ITEM CSL_CITATION {"citationID":"iC7d3Ex6","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72D9" w:rsidRPr="003301C7">
        <w:rPr>
          <w:rFonts w:ascii="Times New Roman" w:hAnsi="Times New Roman" w:cs="Times New Roman"/>
          <w:sz w:val="24"/>
        </w:rPr>
        <w:fldChar w:fldCharType="separate"/>
      </w:r>
      <w:r w:rsidR="00C072D9" w:rsidRPr="003301C7">
        <w:rPr>
          <w:rFonts w:ascii="Times New Roman" w:hAnsi="Times New Roman" w:cs="Times New Roman"/>
          <w:sz w:val="24"/>
        </w:rPr>
        <w:t>(Sugiyono, 2013)</w:t>
      </w:r>
      <w:r w:rsidR="00C072D9" w:rsidRPr="003301C7">
        <w:rPr>
          <w:rFonts w:ascii="Times New Roman" w:hAnsi="Times New Roman" w:cs="Times New Roman"/>
          <w:sz w:val="24"/>
        </w:rPr>
        <w:fldChar w:fldCharType="end"/>
      </w:r>
    </w:p>
    <w:p w14:paraId="409CAA6A" w14:textId="77777777" w:rsidR="00C072D9" w:rsidRPr="00454003" w:rsidDel="00362709" w:rsidRDefault="00C072D9">
      <w:pPr>
        <w:ind w:left="426" w:firstLine="720"/>
        <w:jc w:val="both"/>
        <w:rPr>
          <w:del w:id="668" w:author="NIZAR" w:date="2023-06-01T10:27:00Z"/>
          <w:rFonts w:ascii="Times New Roman" w:hAnsi="Times New Roman" w:cs="Times New Roman"/>
          <w:sz w:val="24"/>
        </w:rPr>
        <w:pPrChange w:id="669" w:author="NIZAR" w:date="2023-06-01T10:39:00Z">
          <w:pPr>
            <w:ind w:left="709" w:firstLine="720"/>
            <w:jc w:val="both"/>
          </w:pPr>
        </w:pPrChange>
      </w:pPr>
      <w:del w:id="670" w:author="NIZAR" w:date="2023-06-01T10:27:00Z">
        <w:r w:rsidRPr="00454003" w:rsidDel="00362709">
          <w:rPr>
            <w:rFonts w:ascii="Times New Roman" w:hAnsi="Times New Roman" w:cs="Times New Roman"/>
            <w:sz w:val="24"/>
          </w:rPr>
          <w:delText>Teknik analisis data merupakan salah satu bagian yang sangat penting dalam menjawab fokus penelitian. Analisis data dalam penelitian ini dimulai dengan mengklasifikasikan adegan-adegan dalam drama Korea Tomorrow yang sesuai dengan rumusan masalah penelitian. Kemudian, data dianalisis dengan menggunakan model semiotika Roland Barthes yaitu dengan cara mencari makna denotasi, konotasi, dan mitos dari scene yang mengandung bullying pada drama Korea Tomorrow sehingga penelitian ini dapat menemukan makna pesan bullying, selanjutnya penelitian ini akan mengonfirmasi hasil penelitian dengan menggunakan teori representasi, sehingga dapat mengetahui dan mendeskripsikan representasi bullying yang ada dalam drama Korea Tomorrow.</w:delText>
        </w:r>
      </w:del>
    </w:p>
    <w:p w14:paraId="41484990" w14:textId="7599CFAB" w:rsidR="00882B6D" w:rsidRPr="00337186" w:rsidRDefault="00C072D9">
      <w:pPr>
        <w:ind w:left="426" w:firstLine="720"/>
        <w:jc w:val="both"/>
        <w:rPr>
          <w:rFonts w:ascii="Times New Roman" w:hAnsi="Times New Roman" w:cs="Times New Roman"/>
          <w:rPrChange w:id="671" w:author="NIZAR" w:date="2023-06-01T10:39:00Z">
            <w:rPr>
              <w:rFonts w:ascii="Times New Roman" w:hAnsi="Times New Roman" w:cs="Times New Roman"/>
              <w:sz w:val="24"/>
              <w:szCs w:val="24"/>
            </w:rPr>
          </w:rPrChange>
        </w:rPr>
        <w:pPrChange w:id="672" w:author="NIZAR" w:date="2023-06-01T10:39:00Z">
          <w:pPr>
            <w:ind w:left="709" w:firstLine="720"/>
            <w:jc w:val="both"/>
          </w:pPr>
        </w:pPrChange>
      </w:pPr>
      <w:ins w:id="673" w:author="NIZAR" w:date="2023-06-01T10:20:00Z">
        <w:r w:rsidRPr="00454003">
          <w:rPr>
            <w:rFonts w:ascii="Times New Roman" w:hAnsi="Times New Roman" w:cs="Times New Roman"/>
            <w:sz w:val="24"/>
          </w:rPr>
          <w:t xml:space="preserve">Tahap analisis data memiliki </w:t>
        </w:r>
      </w:ins>
      <w:ins w:id="674" w:author="NIZAR" w:date="2023-06-01T10:21:00Z">
        <w:r w:rsidRPr="00454003">
          <w:rPr>
            <w:rFonts w:ascii="Times New Roman" w:hAnsi="Times New Roman" w:cs="Times New Roman"/>
            <w:sz w:val="24"/>
          </w:rPr>
          <w:t xml:space="preserve">peran yang sangat penting dalam sebuah peneltian agar dapat menyelesaikan permasalah atau fokus dalam penelitian. </w:t>
        </w:r>
      </w:ins>
      <w:ins w:id="675" w:author="NIZAR" w:date="2023-06-01T10:22:00Z">
        <w:r w:rsidRPr="00454003">
          <w:rPr>
            <w:rFonts w:ascii="Times New Roman" w:hAnsi="Times New Roman" w:cs="Times New Roman"/>
            <w:sz w:val="24"/>
          </w:rPr>
          <w:t>Analisis yang dilakukan yaitu menegelompokkan berbagai adegan yang sesuai dengan permasalahan penelitian.</w:t>
        </w:r>
      </w:ins>
      <w:ins w:id="676" w:author="NIZAR" w:date="2023-06-01T10:23:00Z">
        <w:r w:rsidRPr="00454003">
          <w:rPr>
            <w:rFonts w:ascii="Times New Roman" w:hAnsi="Times New Roman" w:cs="Times New Roman"/>
            <w:sz w:val="24"/>
          </w:rPr>
          <w:t xml:space="preserve"> Selanjutnya, data yang didapatkan akan dianalisis dengan </w:t>
        </w:r>
      </w:ins>
      <w:ins w:id="677" w:author="NIZAR" w:date="2023-06-01T10:24:00Z">
        <w:r w:rsidRPr="00454003">
          <w:rPr>
            <w:rFonts w:ascii="Times New Roman" w:hAnsi="Times New Roman" w:cs="Times New Roman"/>
            <w:sz w:val="24"/>
          </w:rPr>
          <w:t>analisis</w:t>
        </w:r>
      </w:ins>
      <w:ins w:id="678" w:author="NIZAR" w:date="2023-06-01T10:23:00Z">
        <w:r w:rsidRPr="00454003">
          <w:rPr>
            <w:rFonts w:ascii="Times New Roman" w:hAnsi="Times New Roman" w:cs="Times New Roman"/>
            <w:sz w:val="24"/>
          </w:rPr>
          <w:t xml:space="preserve"> semiotika model Roland Barthes yaitu melakukan ekstraksi denotasi dan konotasi terhadap beb</w:t>
        </w:r>
      </w:ins>
      <w:ins w:id="679" w:author="NIZAR" w:date="2023-06-01T10:25:00Z">
        <w:r w:rsidRPr="00454003">
          <w:rPr>
            <w:rFonts w:ascii="Times New Roman" w:hAnsi="Times New Roman" w:cs="Times New Roman"/>
            <w:sz w:val="24"/>
          </w:rPr>
          <w:t xml:space="preserve">erapa adegan yang mengandung </w:t>
        </w:r>
        <w:r w:rsidRPr="00337186">
          <w:rPr>
            <w:rFonts w:ascii="Times New Roman" w:hAnsi="Times New Roman" w:cs="Times New Roman"/>
            <w:sz w:val="24"/>
            <w:rPrChange w:id="680" w:author="NIZAR" w:date="2023-06-01T10:39:00Z">
              <w:rPr>
                <w:rFonts w:ascii="Times New Roman" w:hAnsi="Times New Roman" w:cs="Times New Roman"/>
                <w:i/>
                <w:sz w:val="24"/>
                <w:szCs w:val="24"/>
              </w:rPr>
            </w:rPrChange>
          </w:rPr>
          <w:t xml:space="preserve"> bullying</w:t>
        </w:r>
        <w:r w:rsidRPr="003301C7">
          <w:rPr>
            <w:rFonts w:ascii="Times New Roman" w:hAnsi="Times New Roman" w:cs="Times New Roman"/>
            <w:sz w:val="24"/>
          </w:rPr>
          <w:t xml:space="preserve"> dan melakukan pemaknaan </w:t>
        </w:r>
      </w:ins>
      <w:ins w:id="681" w:author="NIZAR" w:date="2023-06-01T10:26:00Z">
        <w:r w:rsidRPr="003301C7">
          <w:rPr>
            <w:rFonts w:ascii="Times New Roman" w:hAnsi="Times New Roman" w:cs="Times New Roman"/>
            <w:sz w:val="24"/>
          </w:rPr>
          <w:t xml:space="preserve">pesan </w:t>
        </w:r>
        <w:r w:rsidRPr="00337186">
          <w:rPr>
            <w:rFonts w:ascii="Times New Roman" w:hAnsi="Times New Roman" w:cs="Times New Roman"/>
            <w:sz w:val="24"/>
            <w:rPrChange w:id="682"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sehingga mengetahui representasi </w:t>
        </w:r>
      </w:ins>
      <w:ins w:id="683" w:author="NIZAR" w:date="2023-06-01T10:27:00Z">
        <w:r w:rsidRPr="00337186">
          <w:rPr>
            <w:rFonts w:ascii="Times New Roman" w:hAnsi="Times New Roman" w:cs="Times New Roman"/>
            <w:sz w:val="24"/>
            <w:rPrChange w:id="684"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pada serial drama korea Revenge Of Others 2022.</w:t>
        </w:r>
      </w:ins>
    </w:p>
    <w:p w14:paraId="4CBBEA5E" w14:textId="601AE4B9" w:rsidR="000E55C8" w:rsidRDefault="000E55C8">
      <w:r>
        <w:br w:type="page"/>
      </w:r>
    </w:p>
    <w:p w14:paraId="02C57F7A" w14:textId="2233A7A2" w:rsidR="000E55C8" w:rsidRDefault="000E55C8" w:rsidP="00025AF9">
      <w:pPr>
        <w:pStyle w:val="Heading1"/>
      </w:pPr>
      <w:r>
        <w:lastRenderedPageBreak/>
        <w:br/>
      </w:r>
      <w:bookmarkStart w:id="685" w:name="_Toc136518913"/>
      <w:r>
        <w:t>HASIL PENELITIAN</w:t>
      </w:r>
      <w:bookmarkEnd w:id="685"/>
    </w:p>
    <w:p w14:paraId="386FA68C" w14:textId="77777777" w:rsidR="000E55C8" w:rsidRDefault="000E55C8" w:rsidP="000E55C8"/>
    <w:p w14:paraId="38F04208" w14:textId="715B8B69" w:rsidR="000E55C8" w:rsidRDefault="00041836" w:rsidP="004826EE">
      <w:pPr>
        <w:pStyle w:val="Heading2"/>
      </w:pPr>
      <w:bookmarkStart w:id="686" w:name="_Toc136518914"/>
      <w:r>
        <w:t>Gambaran Umum Serial Drama</w:t>
      </w:r>
      <w:r w:rsidR="005410CC">
        <w:t xml:space="preserve"> Revenge Of Others 2022</w:t>
      </w:r>
      <w:bookmarkEnd w:id="686"/>
    </w:p>
    <w:p w14:paraId="7421EF97" w14:textId="07A76BF0" w:rsidR="000E55C8" w:rsidRDefault="00041836" w:rsidP="004826EE">
      <w:pPr>
        <w:pStyle w:val="Heading2"/>
      </w:pPr>
      <w:bookmarkStart w:id="687" w:name="_Toc136518915"/>
      <w:r>
        <w:t>Sajian Data</w:t>
      </w:r>
      <w:bookmarkEnd w:id="687"/>
    </w:p>
    <w:p w14:paraId="32B2ADDF" w14:textId="4F028A89" w:rsidR="000E55C8" w:rsidRDefault="00041836" w:rsidP="004826EE">
      <w:pPr>
        <w:pStyle w:val="Heading2"/>
      </w:pPr>
      <w:bookmarkStart w:id="688" w:name="_Toc136518916"/>
      <w:r>
        <w:t>Analisis</w:t>
      </w:r>
      <w:r w:rsidR="005410CC">
        <w:t xml:space="preserve"> </w:t>
      </w:r>
      <w:r w:rsidR="005410CC" w:rsidRPr="005410CC">
        <w:rPr>
          <w:i/>
        </w:rPr>
        <w:t>Bullying</w:t>
      </w:r>
      <w:r>
        <w:t xml:space="preserve"> Dalam Serial Drama</w:t>
      </w:r>
      <w:r w:rsidR="005410CC">
        <w:t xml:space="preserve"> Revenge Of Others 2022</w:t>
      </w:r>
      <w:bookmarkEnd w:id="688"/>
    </w:p>
    <w:p w14:paraId="53551A0B" w14:textId="02D50A7E" w:rsidR="00D4337B" w:rsidRDefault="00D4337B">
      <w:r>
        <w:br w:type="page"/>
      </w:r>
    </w:p>
    <w:p w14:paraId="420025DE" w14:textId="19BDB200" w:rsidR="00D4337B" w:rsidRPr="00D4337B" w:rsidRDefault="00D4337B" w:rsidP="00025AF9">
      <w:pPr>
        <w:pStyle w:val="Heading1"/>
      </w:pPr>
      <w:r>
        <w:lastRenderedPageBreak/>
        <w:br/>
      </w:r>
      <w:bookmarkStart w:id="689" w:name="_Toc136518917"/>
      <w:r>
        <w:t>PENUTUP</w:t>
      </w:r>
      <w:bookmarkEnd w:id="689"/>
    </w:p>
    <w:p w14:paraId="20E87D0D" w14:textId="77777777" w:rsidR="001D4AEB" w:rsidRPr="00765A51" w:rsidRDefault="001D4AEB" w:rsidP="001D4AEB">
      <w:pPr>
        <w:ind w:left="709" w:firstLine="720"/>
        <w:jc w:val="both"/>
        <w:rPr>
          <w:rFonts w:ascii="Times New Roman" w:eastAsia="Times New Roman" w:hAnsi="Times New Roman" w:cs="Times New Roman"/>
          <w:sz w:val="24"/>
          <w:szCs w:val="24"/>
        </w:rPr>
      </w:pPr>
    </w:p>
    <w:p w14:paraId="4FA0546D" w14:textId="722B44BB" w:rsidR="00D4337B" w:rsidRPr="00D4337B" w:rsidRDefault="00D4337B" w:rsidP="004826EE">
      <w:pPr>
        <w:pStyle w:val="Heading2"/>
      </w:pPr>
      <w:bookmarkStart w:id="690" w:name="_Toc136518918"/>
      <w:r w:rsidRPr="00D4337B">
        <w:t>Kesimpulan</w:t>
      </w:r>
      <w:bookmarkEnd w:id="690"/>
    </w:p>
    <w:p w14:paraId="52B2A20F" w14:textId="77777777" w:rsidR="007D6233" w:rsidRPr="007D6233" w:rsidRDefault="00D4337B" w:rsidP="004826EE">
      <w:pPr>
        <w:pStyle w:val="Heading2"/>
        <w:rPr>
          <w:rFonts w:cs="Times New Roman"/>
          <w:szCs w:val="24"/>
        </w:rPr>
      </w:pPr>
      <w:bookmarkStart w:id="691" w:name="_Toc136518919"/>
      <w:r w:rsidRPr="00D4337B">
        <w:t>Saran (Peneliti Selanjutnya, Khlayak Umum)</w:t>
      </w:r>
      <w:bookmarkEnd w:id="691"/>
    </w:p>
    <w:p w14:paraId="46B13165" w14:textId="77777777" w:rsidR="007D6233" w:rsidRDefault="007D6233" w:rsidP="007D6233">
      <w:pPr>
        <w:pStyle w:val="Heading3"/>
      </w:pPr>
      <w:r>
        <w:t>Peneliti Selanjutnya</w:t>
      </w:r>
    </w:p>
    <w:p w14:paraId="55C46A66" w14:textId="464CD6F4" w:rsidR="00DA6749" w:rsidRPr="00765A51" w:rsidRDefault="007D6233" w:rsidP="007D6233">
      <w:pPr>
        <w:pStyle w:val="Heading3"/>
      </w:pPr>
      <w:r>
        <w:t>Khalayak Umum</w:t>
      </w:r>
      <w:r w:rsidR="00DA6749" w:rsidRPr="00765A51">
        <w:br w:type="page"/>
      </w:r>
    </w:p>
    <w:p w14:paraId="427FF387" w14:textId="4A3653F4" w:rsidR="002B1F43" w:rsidRPr="00765A51" w:rsidRDefault="00DC5E03" w:rsidP="00025AF9">
      <w:pPr>
        <w:pStyle w:val="Heading1"/>
        <w:numPr>
          <w:ilvl w:val="0"/>
          <w:numId w:val="0"/>
        </w:numPr>
        <w:ind w:left="360"/>
        <w:rPr>
          <w:rFonts w:eastAsia="Times New Roman"/>
        </w:rPr>
      </w:pPr>
      <w:bookmarkStart w:id="692" w:name="_Toc136518920"/>
      <w:r w:rsidRPr="00765A51">
        <w:lastRenderedPageBreak/>
        <w:t>DAFTAR PUSTAKA</w:t>
      </w:r>
      <w:bookmarkEnd w:id="692"/>
    </w:p>
    <w:p w14:paraId="066FF7E8" w14:textId="10863216" w:rsidR="00DC5E03" w:rsidRPr="00765A51" w:rsidRDefault="00DC5E03" w:rsidP="00DC5E03">
      <w:pPr>
        <w:rPr>
          <w:rFonts w:ascii="Times New Roman" w:eastAsia="Times New Roman" w:hAnsi="Times New Roman" w:cs="Times New Roman"/>
          <w:sz w:val="24"/>
          <w:szCs w:val="24"/>
        </w:rPr>
      </w:pPr>
    </w:p>
    <w:p w14:paraId="20264B88" w14:textId="77777777" w:rsidR="00C04E8C" w:rsidRPr="00C04E8C" w:rsidRDefault="00DC5E03" w:rsidP="00C04E8C">
      <w:pPr>
        <w:pStyle w:val="Bibliography"/>
        <w:rPr>
          <w:rFonts w:ascii="Times New Roman" w:hAnsi="Times New Roman" w:cs="Times New Roman"/>
          <w:sz w:val="24"/>
        </w:rPr>
      </w:pPr>
      <w:r w:rsidRPr="00765A51">
        <w:rPr>
          <w:rFonts w:eastAsia="Times New Roman"/>
        </w:rPr>
        <w:fldChar w:fldCharType="begin"/>
      </w:r>
      <w:r w:rsidR="00FF73E7">
        <w:rPr>
          <w:rFonts w:eastAsia="Times New Roman"/>
        </w:rPr>
        <w:instrText xml:space="preserve"> ADDIN ZOTERO_BIBL {"uncited":[],"omitted":[],"custom":[]} CSL_BIBLIOGRAPHY </w:instrText>
      </w:r>
      <w:r w:rsidRPr="00765A51">
        <w:rPr>
          <w:rFonts w:eastAsia="Times New Roman"/>
        </w:rPr>
        <w:fldChar w:fldCharType="separate"/>
      </w:r>
      <w:r w:rsidR="00C04E8C" w:rsidRPr="00C04E8C">
        <w:rPr>
          <w:rFonts w:ascii="Times New Roman" w:hAnsi="Times New Roman" w:cs="Times New Roman"/>
          <w:sz w:val="24"/>
        </w:rPr>
        <w:t xml:space="preserve">Atika, F. N. (2020). </w:t>
      </w:r>
      <w:r w:rsidR="00C04E8C" w:rsidRPr="00C04E8C">
        <w:rPr>
          <w:rFonts w:ascii="Times New Roman" w:hAnsi="Times New Roman" w:cs="Times New Roman"/>
          <w:i/>
          <w:iCs/>
          <w:sz w:val="24"/>
        </w:rPr>
        <w:t>Representasi Bullying Dalam Film Joker: Analisis Semiotika Model Roland Barthes</w:t>
      </w:r>
      <w:r w:rsidR="00C04E8C" w:rsidRPr="00C04E8C">
        <w:rPr>
          <w:rFonts w:ascii="Times New Roman" w:hAnsi="Times New Roman" w:cs="Times New Roman"/>
          <w:sz w:val="24"/>
        </w:rPr>
        <w:t xml:space="preserve"> [PhD Thesis]. UIN Sunan Ampel Surabaya.</w:t>
      </w:r>
    </w:p>
    <w:p w14:paraId="782C69C2"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Aziza Cahyani Kemala, P. (2023). </w:t>
      </w:r>
      <w:r w:rsidRPr="00C04E8C">
        <w:rPr>
          <w:rFonts w:ascii="Times New Roman" w:hAnsi="Times New Roman" w:cs="Times New Roman"/>
          <w:i/>
          <w:iCs/>
          <w:sz w:val="24"/>
        </w:rPr>
        <w:t>Analisis Karakter Ponyo dalam Anime Gaku No Ue No Ponyo dengan Teori Semiotika Roland Barthess</w:t>
      </w:r>
      <w:r w:rsidRPr="00C04E8C">
        <w:rPr>
          <w:rFonts w:ascii="Times New Roman" w:hAnsi="Times New Roman" w:cs="Times New Roman"/>
          <w:sz w:val="24"/>
        </w:rPr>
        <w:t xml:space="preserve"> [PhD Thesis]. UNSADA.</w:t>
      </w:r>
    </w:p>
    <w:p w14:paraId="5AE23102"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Farikhi, A. N. (2023). Analisis Semiotika John Fiske Tentang Cyberbullying Pada Remaja Dalam Film Unfriended (John Fiske’s Semiotic Analysis Of Cyberbullying In Adolescents In Unfriended Film). </w:t>
      </w:r>
      <w:r w:rsidRPr="00C04E8C">
        <w:rPr>
          <w:rFonts w:ascii="Times New Roman" w:hAnsi="Times New Roman" w:cs="Times New Roman"/>
          <w:i/>
          <w:iCs/>
          <w:sz w:val="24"/>
        </w:rPr>
        <w:t>Journal SOSIOLOGI</w:t>
      </w:r>
      <w:r w:rsidRPr="00C04E8C">
        <w:rPr>
          <w:rFonts w:ascii="Times New Roman" w:hAnsi="Times New Roman" w:cs="Times New Roman"/>
          <w:sz w:val="24"/>
        </w:rPr>
        <w:t xml:space="preserve">, </w:t>
      </w:r>
      <w:r w:rsidRPr="00C04E8C">
        <w:rPr>
          <w:rFonts w:ascii="Times New Roman" w:hAnsi="Times New Roman" w:cs="Times New Roman"/>
          <w:i/>
          <w:iCs/>
          <w:sz w:val="24"/>
        </w:rPr>
        <w:t>6</w:t>
      </w:r>
      <w:r w:rsidRPr="00C04E8C">
        <w:rPr>
          <w:rFonts w:ascii="Times New Roman" w:hAnsi="Times New Roman" w:cs="Times New Roman"/>
          <w:sz w:val="24"/>
        </w:rPr>
        <w:t>(1), 20–26.</w:t>
      </w:r>
    </w:p>
    <w:p w14:paraId="327F0B8B"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Fauzi, A. (2020). </w:t>
      </w:r>
      <w:r w:rsidRPr="00C04E8C">
        <w:rPr>
          <w:rFonts w:ascii="Times New Roman" w:hAnsi="Times New Roman" w:cs="Times New Roman"/>
          <w:i/>
          <w:iCs/>
          <w:sz w:val="24"/>
        </w:rPr>
        <w:t>Analisis Semiotika Toleransi Beragama Dalam Film PK (PEEKAY)</w:t>
      </w:r>
      <w:r w:rsidRPr="00C04E8C">
        <w:rPr>
          <w:rFonts w:ascii="Times New Roman" w:hAnsi="Times New Roman" w:cs="Times New Roman"/>
          <w:sz w:val="24"/>
        </w:rPr>
        <w:t xml:space="preserve"> [B.S. thesis]. Fakultas Ilmu Dakwah dan Ilmu KomunikasiUniversitas Islam Negeri Syarif Hidayatullah Jakarta.</w:t>
      </w:r>
    </w:p>
    <w:p w14:paraId="4EEAA9F6"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Ghani, T. (2016). Representasi Bullying di lingkungan Sekolah dalam film (Studi Analisis Semiotika Terhadap Film Mean Girls). </w:t>
      </w:r>
      <w:r w:rsidRPr="00C04E8C">
        <w:rPr>
          <w:rFonts w:ascii="Times New Roman" w:hAnsi="Times New Roman" w:cs="Times New Roman"/>
          <w:i/>
          <w:iCs/>
          <w:sz w:val="24"/>
        </w:rPr>
        <w:t>Jurnal Komunikasi Massa</w:t>
      </w:r>
      <w:r w:rsidRPr="00C04E8C">
        <w:rPr>
          <w:rFonts w:ascii="Times New Roman" w:hAnsi="Times New Roman" w:cs="Times New Roman"/>
          <w:sz w:val="24"/>
        </w:rPr>
        <w:t xml:space="preserve">, </w:t>
      </w:r>
      <w:r w:rsidRPr="00C04E8C">
        <w:rPr>
          <w:rFonts w:ascii="Times New Roman" w:hAnsi="Times New Roman" w:cs="Times New Roman"/>
          <w:i/>
          <w:iCs/>
          <w:sz w:val="24"/>
        </w:rPr>
        <w:t>1</w:t>
      </w:r>
      <w:r w:rsidRPr="00C04E8C">
        <w:rPr>
          <w:rFonts w:ascii="Times New Roman" w:hAnsi="Times New Roman" w:cs="Times New Roman"/>
          <w:sz w:val="24"/>
        </w:rPr>
        <w:t>(2).</w:t>
      </w:r>
    </w:p>
    <w:p w14:paraId="1B8733BC"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Gorbatkova, O., &amp; Katrich, A. (2020). Representation Of The Concept" School Violence" In The Mirror Of Contemporary American Cinema (1992-2020). </w:t>
      </w:r>
      <w:r w:rsidRPr="00C04E8C">
        <w:rPr>
          <w:rFonts w:ascii="Times New Roman" w:hAnsi="Times New Roman" w:cs="Times New Roman"/>
          <w:i/>
          <w:iCs/>
          <w:sz w:val="24"/>
        </w:rPr>
        <w:t>Медиаобразование</w:t>
      </w:r>
      <w:r w:rsidRPr="00C04E8C">
        <w:rPr>
          <w:rFonts w:ascii="Times New Roman" w:hAnsi="Times New Roman" w:cs="Times New Roman"/>
          <w:sz w:val="24"/>
        </w:rPr>
        <w:t xml:space="preserve">, </w:t>
      </w:r>
      <w:r w:rsidRPr="00C04E8C">
        <w:rPr>
          <w:rFonts w:ascii="Times New Roman" w:hAnsi="Times New Roman" w:cs="Times New Roman"/>
          <w:i/>
          <w:iCs/>
          <w:sz w:val="24"/>
        </w:rPr>
        <w:t>60</w:t>
      </w:r>
      <w:r w:rsidRPr="00C04E8C">
        <w:rPr>
          <w:rFonts w:ascii="Times New Roman" w:hAnsi="Times New Roman" w:cs="Times New Roman"/>
          <w:sz w:val="24"/>
        </w:rPr>
        <w:t>(3), 375–385.</w:t>
      </w:r>
    </w:p>
    <w:p w14:paraId="2CD88652"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Hall, S. (2003). </w:t>
      </w:r>
      <w:r w:rsidRPr="00C04E8C">
        <w:rPr>
          <w:rFonts w:ascii="Times New Roman" w:hAnsi="Times New Roman" w:cs="Times New Roman"/>
          <w:i/>
          <w:iCs/>
          <w:sz w:val="24"/>
        </w:rPr>
        <w:t>The work of Representation, Representation: Cultural Representations and Signifying Practice</w:t>
      </w:r>
      <w:r w:rsidRPr="00C04E8C">
        <w:rPr>
          <w:rFonts w:ascii="Times New Roman" w:hAnsi="Times New Roman" w:cs="Times New Roman"/>
          <w:sz w:val="24"/>
        </w:rPr>
        <w:t>. Sage Publication.</w:t>
      </w:r>
    </w:p>
    <w:p w14:paraId="09A5B529"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Jayani, D. H. (2019, December 12). PISA: Murid Korban “Bully” di Indonesia Tertinggi Kelima di Dunia. </w:t>
      </w:r>
      <w:r w:rsidRPr="00C04E8C">
        <w:rPr>
          <w:rFonts w:ascii="Times New Roman" w:hAnsi="Times New Roman" w:cs="Times New Roman"/>
          <w:i/>
          <w:iCs/>
          <w:sz w:val="24"/>
        </w:rPr>
        <w:t>Databooks Katadata</w:t>
      </w:r>
      <w:r w:rsidRPr="00C04E8C">
        <w:rPr>
          <w:rFonts w:ascii="Times New Roman" w:hAnsi="Times New Roman" w:cs="Times New Roman"/>
          <w:sz w:val="24"/>
        </w:rPr>
        <w:t xml:space="preserve">. </w:t>
      </w:r>
      <w:r w:rsidRPr="00C04E8C">
        <w:rPr>
          <w:rFonts w:ascii="Times New Roman" w:hAnsi="Times New Roman" w:cs="Times New Roman"/>
          <w:sz w:val="24"/>
        </w:rPr>
        <w:lastRenderedPageBreak/>
        <w:t>https://databoks.katadata.co.id/datapublish/2019/12/12/pisa-murid-korban-bully-di-indonesia-tertinggi-kelima-di-dunia</w:t>
      </w:r>
    </w:p>
    <w:p w14:paraId="3523904E"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Komisi Perlindungan Anak Indonesia. (2020, February 10). Sejumlah Kasus Bullying Sudah Warnai Catatan Masalah Anak di Awal 2020, Begini Kata Komisioner KPAI. </w:t>
      </w:r>
      <w:r w:rsidRPr="00C04E8C">
        <w:rPr>
          <w:rFonts w:ascii="Times New Roman" w:hAnsi="Times New Roman" w:cs="Times New Roman"/>
          <w:i/>
          <w:iCs/>
          <w:sz w:val="24"/>
        </w:rPr>
        <w:t>Komisi Perlindungan Anak Indonesia</w:t>
      </w:r>
      <w:r w:rsidRPr="00C04E8C">
        <w:rPr>
          <w:rFonts w:ascii="Times New Roman" w:hAnsi="Times New Roman" w:cs="Times New Roman"/>
          <w:sz w:val="24"/>
        </w:rPr>
        <w:t>. https://www.kpai.go.id/publikasi/sejumlah-kasus-bullying-sudah-warnai-catatan-masalah-anak-di-awal-2020-begini-kata-komisioner-kpai</w:t>
      </w:r>
    </w:p>
    <w:p w14:paraId="3063D2D5"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KPPPA Indonesia. (2022, December 6). Lindungi Anak, Stop Tradisi Bullying Di Satuan Pendidikan. </w:t>
      </w:r>
      <w:r w:rsidRPr="00C04E8C">
        <w:rPr>
          <w:rFonts w:ascii="Times New Roman" w:hAnsi="Times New Roman" w:cs="Times New Roman"/>
          <w:i/>
          <w:iCs/>
          <w:sz w:val="24"/>
        </w:rPr>
        <w:t>Kementerian Pemberdayaan Perempuan Dan Perlindungan Anak Republik Indonesia</w:t>
      </w:r>
      <w:r w:rsidRPr="00C04E8C">
        <w:rPr>
          <w:rFonts w:ascii="Times New Roman" w:hAnsi="Times New Roman" w:cs="Times New Roman"/>
          <w:sz w:val="24"/>
        </w:rPr>
        <w:t>. https://www.kemenpppa.go.id/index.php/page/read/29/4268/lindungi-anak-stop-tradisi-bullying-di-satuan-pendidikan</w:t>
      </w:r>
    </w:p>
    <w:p w14:paraId="009C0EB3"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Makbul, M. (2021). </w:t>
      </w:r>
      <w:r w:rsidRPr="00C04E8C">
        <w:rPr>
          <w:rFonts w:ascii="Times New Roman" w:hAnsi="Times New Roman" w:cs="Times New Roman"/>
          <w:i/>
          <w:iCs/>
          <w:sz w:val="24"/>
        </w:rPr>
        <w:t>Metode pengumpulan data dan instrumen penelitian</w:t>
      </w:r>
      <w:r w:rsidRPr="00C04E8C">
        <w:rPr>
          <w:rFonts w:ascii="Times New Roman" w:hAnsi="Times New Roman" w:cs="Times New Roman"/>
          <w:sz w:val="24"/>
        </w:rPr>
        <w:t>.</w:t>
      </w:r>
    </w:p>
    <w:p w14:paraId="7DEC89EB"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Muhammad, M. (2009). Aspek Perlindungan Anak Dalam Tindak Kekerasan (Bullying) Terhadap Siswa Korban Kekerasan Di Sekolah (Studi Kasus Di SMK Kabupaten Banyumas). </w:t>
      </w:r>
      <w:r w:rsidRPr="00C04E8C">
        <w:rPr>
          <w:rFonts w:ascii="Times New Roman" w:hAnsi="Times New Roman" w:cs="Times New Roman"/>
          <w:i/>
          <w:iCs/>
          <w:sz w:val="24"/>
        </w:rPr>
        <w:t>Jurnal Dinamika Hukum Universitas Jenderal Soedirman</w:t>
      </w:r>
      <w:r w:rsidRPr="00C04E8C">
        <w:rPr>
          <w:rFonts w:ascii="Times New Roman" w:hAnsi="Times New Roman" w:cs="Times New Roman"/>
          <w:sz w:val="24"/>
        </w:rPr>
        <w:t>.</w:t>
      </w:r>
    </w:p>
    <w:p w14:paraId="7673F29B"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Norman K Denzin. (1994). Introduction: Entering The Field Of Qualitative Research. </w:t>
      </w:r>
      <w:r w:rsidRPr="00C04E8C">
        <w:rPr>
          <w:rFonts w:ascii="Times New Roman" w:hAnsi="Times New Roman" w:cs="Times New Roman"/>
          <w:i/>
          <w:iCs/>
          <w:sz w:val="24"/>
        </w:rPr>
        <w:t>Handbook Of Qualitative Research</w:t>
      </w:r>
      <w:r w:rsidRPr="00C04E8C">
        <w:rPr>
          <w:rFonts w:ascii="Times New Roman" w:hAnsi="Times New Roman" w:cs="Times New Roman"/>
          <w:sz w:val="24"/>
        </w:rPr>
        <w:t>.</w:t>
      </w:r>
    </w:p>
    <w:p w14:paraId="592F21D0"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Nugraha, E. F., Anisa, A., &amp; Ashadi, A. (2020). Kajian Arsitektur Semiotika pada Bangunan Masjid Raya Al-Azhar Summarecon Bekasi. </w:t>
      </w:r>
      <w:r w:rsidRPr="00C04E8C">
        <w:rPr>
          <w:rFonts w:ascii="Times New Roman" w:hAnsi="Times New Roman" w:cs="Times New Roman"/>
          <w:i/>
          <w:iCs/>
          <w:sz w:val="24"/>
        </w:rPr>
        <w:t>Seminar Nasional Komunitas Dan Kota Berkelanjutan</w:t>
      </w:r>
      <w:r w:rsidRPr="00C04E8C">
        <w:rPr>
          <w:rFonts w:ascii="Times New Roman" w:hAnsi="Times New Roman" w:cs="Times New Roman"/>
          <w:sz w:val="24"/>
        </w:rPr>
        <w:t xml:space="preserve">, </w:t>
      </w:r>
      <w:r w:rsidRPr="00C04E8C">
        <w:rPr>
          <w:rFonts w:ascii="Times New Roman" w:hAnsi="Times New Roman" w:cs="Times New Roman"/>
          <w:i/>
          <w:iCs/>
          <w:sz w:val="24"/>
        </w:rPr>
        <w:t>2</w:t>
      </w:r>
      <w:r w:rsidRPr="00C04E8C">
        <w:rPr>
          <w:rFonts w:ascii="Times New Roman" w:hAnsi="Times New Roman" w:cs="Times New Roman"/>
          <w:sz w:val="24"/>
        </w:rPr>
        <w:t>(1), 544–552.</w:t>
      </w:r>
    </w:p>
    <w:p w14:paraId="00310BFF"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lastRenderedPageBreak/>
        <w:t xml:space="preserve">Putri, M. (2018). Hubungan Kepercayaan Diri dan Dukungan Teman Sebaya dengan Jenis Perilaku Bullying Di MTSN Lawang Mandahiling Kecamatan Salimpaung Tahun 2017. </w:t>
      </w:r>
      <w:r w:rsidRPr="00C04E8C">
        <w:rPr>
          <w:rFonts w:ascii="Times New Roman" w:hAnsi="Times New Roman" w:cs="Times New Roman"/>
          <w:i/>
          <w:iCs/>
          <w:sz w:val="24"/>
        </w:rPr>
        <w:t>Menara Ilmu</w:t>
      </w:r>
      <w:r w:rsidRPr="00C04E8C">
        <w:rPr>
          <w:rFonts w:ascii="Times New Roman" w:hAnsi="Times New Roman" w:cs="Times New Roman"/>
          <w:sz w:val="24"/>
        </w:rPr>
        <w:t xml:space="preserve">, </w:t>
      </w:r>
      <w:r w:rsidRPr="00C04E8C">
        <w:rPr>
          <w:rFonts w:ascii="Times New Roman" w:hAnsi="Times New Roman" w:cs="Times New Roman"/>
          <w:i/>
          <w:iCs/>
          <w:sz w:val="24"/>
        </w:rPr>
        <w:t>12</w:t>
      </w:r>
      <w:r w:rsidRPr="00C04E8C">
        <w:rPr>
          <w:rFonts w:ascii="Times New Roman" w:hAnsi="Times New Roman" w:cs="Times New Roman"/>
          <w:sz w:val="24"/>
        </w:rPr>
        <w:t>(8).</w:t>
      </w:r>
    </w:p>
    <w:p w14:paraId="74A5EA89"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Putri, N. A. (2019). </w:t>
      </w:r>
      <w:r w:rsidRPr="00C04E8C">
        <w:rPr>
          <w:rFonts w:ascii="Times New Roman" w:hAnsi="Times New Roman" w:cs="Times New Roman"/>
          <w:i/>
          <w:iCs/>
          <w:sz w:val="24"/>
        </w:rPr>
        <w:t>Bullying Dalam Pendidikan (Analisis Semiotika Film Sajen Karya Haqi Ahmad)</w:t>
      </w:r>
      <w:r w:rsidRPr="00C04E8C">
        <w:rPr>
          <w:rFonts w:ascii="Times New Roman" w:hAnsi="Times New Roman" w:cs="Times New Roman"/>
          <w:sz w:val="24"/>
        </w:rPr>
        <w:t xml:space="preserve"> [PhD Thesis].</w:t>
      </w:r>
    </w:p>
    <w:p w14:paraId="1C236CC1"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Resi, B. B. F. (2021). Teknik Pengumpulan Data. </w:t>
      </w:r>
      <w:r w:rsidRPr="00C04E8C">
        <w:rPr>
          <w:rFonts w:ascii="Times New Roman" w:hAnsi="Times New Roman" w:cs="Times New Roman"/>
          <w:i/>
          <w:iCs/>
          <w:sz w:val="24"/>
        </w:rPr>
        <w:t>Metodologi Penelitian Kuantitatif Dan Kualitatif</w:t>
      </w:r>
      <w:r w:rsidRPr="00C04E8C">
        <w:rPr>
          <w:rFonts w:ascii="Times New Roman" w:hAnsi="Times New Roman" w:cs="Times New Roman"/>
          <w:sz w:val="24"/>
        </w:rPr>
        <w:t xml:space="preserve">, </w:t>
      </w:r>
      <w:r w:rsidRPr="00C04E8C">
        <w:rPr>
          <w:rFonts w:ascii="Times New Roman" w:hAnsi="Times New Roman" w:cs="Times New Roman"/>
          <w:i/>
          <w:iCs/>
          <w:sz w:val="24"/>
        </w:rPr>
        <w:t>347</w:t>
      </w:r>
      <w:r w:rsidRPr="00C04E8C">
        <w:rPr>
          <w:rFonts w:ascii="Times New Roman" w:hAnsi="Times New Roman" w:cs="Times New Roman"/>
          <w:sz w:val="24"/>
        </w:rPr>
        <w:t>.</w:t>
      </w:r>
    </w:p>
    <w:p w14:paraId="160FE808"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Riyani, M. (2014). Memaknai Ephemera Melalui Kajian Semiotika. </w:t>
      </w:r>
      <w:r w:rsidRPr="00C04E8C">
        <w:rPr>
          <w:rFonts w:ascii="Times New Roman" w:hAnsi="Times New Roman" w:cs="Times New Roman"/>
          <w:i/>
          <w:iCs/>
          <w:sz w:val="24"/>
        </w:rPr>
        <w:t>SEUNEUBOK LADA: Jurnal Ilmu-Ilmu Sejarah, Sosial, Budaya Dan Kependidikan</w:t>
      </w:r>
      <w:r w:rsidRPr="00C04E8C">
        <w:rPr>
          <w:rFonts w:ascii="Times New Roman" w:hAnsi="Times New Roman" w:cs="Times New Roman"/>
          <w:sz w:val="24"/>
        </w:rPr>
        <w:t xml:space="preserve">, </w:t>
      </w:r>
      <w:r w:rsidRPr="00C04E8C">
        <w:rPr>
          <w:rFonts w:ascii="Times New Roman" w:hAnsi="Times New Roman" w:cs="Times New Roman"/>
          <w:i/>
          <w:iCs/>
          <w:sz w:val="24"/>
        </w:rPr>
        <w:t>1</w:t>
      </w:r>
      <w:r w:rsidRPr="00C04E8C">
        <w:rPr>
          <w:rFonts w:ascii="Times New Roman" w:hAnsi="Times New Roman" w:cs="Times New Roman"/>
          <w:sz w:val="24"/>
        </w:rPr>
        <w:t>(2), 61–76.</w:t>
      </w:r>
    </w:p>
    <w:p w14:paraId="7B452C0E"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ari, A. I. P. (2021). </w:t>
      </w:r>
      <w:r w:rsidRPr="00C04E8C">
        <w:rPr>
          <w:rFonts w:ascii="Times New Roman" w:hAnsi="Times New Roman" w:cs="Times New Roman"/>
          <w:i/>
          <w:iCs/>
          <w:sz w:val="24"/>
        </w:rPr>
        <w:t>Representasi Bullying Pada Film" My Little Baby, Jaya"</w:t>
      </w:r>
      <w:r w:rsidRPr="00C04E8C">
        <w:rPr>
          <w:rFonts w:ascii="Times New Roman" w:hAnsi="Times New Roman" w:cs="Times New Roman"/>
          <w:sz w:val="24"/>
        </w:rPr>
        <w:t xml:space="preserve"> [PhD Thesis]. UIN Sunan Ampel Surabaya.</w:t>
      </w:r>
    </w:p>
    <w:p w14:paraId="27B81B49"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ejiwa, T. (2008). </w:t>
      </w:r>
      <w:r w:rsidRPr="00C04E8C">
        <w:rPr>
          <w:rFonts w:ascii="Times New Roman" w:hAnsi="Times New Roman" w:cs="Times New Roman"/>
          <w:i/>
          <w:iCs/>
          <w:sz w:val="24"/>
        </w:rPr>
        <w:t>Bullying,Mengatasi Kekerasan di Sekolah dan Lingkungan Sekitar Anak</w:t>
      </w:r>
      <w:r w:rsidRPr="00C04E8C">
        <w:rPr>
          <w:rFonts w:ascii="Times New Roman" w:hAnsi="Times New Roman" w:cs="Times New Roman"/>
          <w:sz w:val="24"/>
        </w:rPr>
        <w:t>. Gramedia.</w:t>
      </w:r>
    </w:p>
    <w:p w14:paraId="5CFB7F48"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eptiani, A. (2017). </w:t>
      </w:r>
      <w:r w:rsidRPr="00C04E8C">
        <w:rPr>
          <w:rFonts w:ascii="Times New Roman" w:hAnsi="Times New Roman" w:cs="Times New Roman"/>
          <w:i/>
          <w:iCs/>
          <w:sz w:val="24"/>
        </w:rPr>
        <w:t>Bullying Dalam Film Uahan Geojitmal: Kajian Sosiologi Sastra</w:t>
      </w:r>
      <w:r w:rsidRPr="00C04E8C">
        <w:rPr>
          <w:rFonts w:ascii="Times New Roman" w:hAnsi="Times New Roman" w:cs="Times New Roman"/>
          <w:sz w:val="24"/>
        </w:rPr>
        <w:t xml:space="preserve"> [PhD Thesis]. Universitas Gadjah Mada.</w:t>
      </w:r>
    </w:p>
    <w:p w14:paraId="374EDD1A"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udarto, A. D., Senduk, J., &amp; Rembang, M. (2015). Rembang, M. dkk. (2015). Analisis Semiotika Film “Alangkah Lucunya Negeri Ini. </w:t>
      </w:r>
      <w:r w:rsidRPr="00C04E8C">
        <w:rPr>
          <w:rFonts w:ascii="Times New Roman" w:hAnsi="Times New Roman" w:cs="Times New Roman"/>
          <w:i/>
          <w:iCs/>
          <w:sz w:val="24"/>
        </w:rPr>
        <w:t>Acta Diurna</w:t>
      </w:r>
      <w:r w:rsidRPr="00C04E8C">
        <w:rPr>
          <w:rFonts w:ascii="Times New Roman" w:hAnsi="Times New Roman" w:cs="Times New Roman"/>
          <w:sz w:val="24"/>
        </w:rPr>
        <w:t>.</w:t>
      </w:r>
    </w:p>
    <w:p w14:paraId="6784F028"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ugiyono. (2013). </w:t>
      </w:r>
      <w:r w:rsidRPr="00C04E8C">
        <w:rPr>
          <w:rFonts w:ascii="Times New Roman" w:hAnsi="Times New Roman" w:cs="Times New Roman"/>
          <w:i/>
          <w:iCs/>
          <w:sz w:val="24"/>
        </w:rPr>
        <w:t>Metode Penelitian Pendidikan: Pendekatan Kuantitatif, Kualitatif dan R &amp; D</w:t>
      </w:r>
      <w:r w:rsidRPr="00C04E8C">
        <w:rPr>
          <w:rFonts w:ascii="Times New Roman" w:hAnsi="Times New Roman" w:cs="Times New Roman"/>
          <w:sz w:val="24"/>
        </w:rPr>
        <w:t>. Alfabeta.</w:t>
      </w:r>
    </w:p>
    <w:p w14:paraId="71FE13D5"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uryadi, I., Hayati, Y., &amp; Nasution, M. I. (2018). Fenomena Perundungan dalam Novel Ayah Mengapa Aku Berbdeda Karya Agnes Davonar. </w:t>
      </w:r>
      <w:r w:rsidRPr="00C04E8C">
        <w:rPr>
          <w:rFonts w:ascii="Times New Roman" w:hAnsi="Times New Roman" w:cs="Times New Roman"/>
          <w:i/>
          <w:iCs/>
          <w:sz w:val="24"/>
        </w:rPr>
        <w:t>Jurnal Bahasa Dan Sastra</w:t>
      </w:r>
      <w:r w:rsidRPr="00C04E8C">
        <w:rPr>
          <w:rFonts w:ascii="Times New Roman" w:hAnsi="Times New Roman" w:cs="Times New Roman"/>
          <w:sz w:val="24"/>
        </w:rPr>
        <w:t xml:space="preserve">, </w:t>
      </w:r>
      <w:r w:rsidRPr="00C04E8C">
        <w:rPr>
          <w:rFonts w:ascii="Times New Roman" w:hAnsi="Times New Roman" w:cs="Times New Roman"/>
          <w:i/>
          <w:iCs/>
          <w:sz w:val="24"/>
        </w:rPr>
        <w:t>6</w:t>
      </w:r>
      <w:r w:rsidRPr="00C04E8C">
        <w:rPr>
          <w:rFonts w:ascii="Times New Roman" w:hAnsi="Times New Roman" w:cs="Times New Roman"/>
          <w:sz w:val="24"/>
        </w:rPr>
        <w:t>(2), 157–170.</w:t>
      </w:r>
    </w:p>
    <w:p w14:paraId="3B4BC266"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lastRenderedPageBreak/>
        <w:t xml:space="preserve">Tsaniyyata, N. K. M. (n.d.). Pengaruh Minat Menonton Drama Korea Terhadap Kecenderungan Narsistik Pada Mahsiswa Fakultas Psikologi. </w:t>
      </w:r>
      <w:r w:rsidRPr="00C04E8C">
        <w:rPr>
          <w:rFonts w:ascii="Times New Roman" w:hAnsi="Times New Roman" w:cs="Times New Roman"/>
          <w:i/>
          <w:iCs/>
          <w:sz w:val="24"/>
        </w:rPr>
        <w:t>Fakultas Psikologi UIN Maulana Malik Ibrahim Malang</w:t>
      </w:r>
      <w:r w:rsidRPr="00C04E8C">
        <w:rPr>
          <w:rFonts w:ascii="Times New Roman" w:hAnsi="Times New Roman" w:cs="Times New Roman"/>
          <w:sz w:val="24"/>
        </w:rPr>
        <w:t>.</w:t>
      </w:r>
    </w:p>
    <w:p w14:paraId="646D8BCF"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Valera-Pozo, M., Flexas, A., Servera, M., Aguilar-Mediavilla, E., &amp; Adrover-Roig, D. (2021). Long-Term Profiles of Bullying Victims and Aggressors: A Retrospective Study. </w:t>
      </w:r>
      <w:r w:rsidRPr="00C04E8C">
        <w:rPr>
          <w:rFonts w:ascii="Times New Roman" w:hAnsi="Times New Roman" w:cs="Times New Roman"/>
          <w:i/>
          <w:iCs/>
          <w:sz w:val="24"/>
        </w:rPr>
        <w:t>Frontiers in Psychology</w:t>
      </w:r>
      <w:r w:rsidRPr="00C04E8C">
        <w:rPr>
          <w:rFonts w:ascii="Times New Roman" w:hAnsi="Times New Roman" w:cs="Times New Roman"/>
          <w:sz w:val="24"/>
        </w:rPr>
        <w:t xml:space="preserve">, </w:t>
      </w:r>
      <w:r w:rsidRPr="00C04E8C">
        <w:rPr>
          <w:rFonts w:ascii="Times New Roman" w:hAnsi="Times New Roman" w:cs="Times New Roman"/>
          <w:i/>
          <w:iCs/>
          <w:sz w:val="24"/>
        </w:rPr>
        <w:t>12</w:t>
      </w:r>
      <w:r w:rsidRPr="00C04E8C">
        <w:rPr>
          <w:rFonts w:ascii="Times New Roman" w:hAnsi="Times New Roman" w:cs="Times New Roman"/>
          <w:sz w:val="24"/>
        </w:rPr>
        <w:t>. https://www.frontiersin.org/articles/10.3389/fpsyg.2021.631276</w:t>
      </w:r>
    </w:p>
    <w:p w14:paraId="59996C59"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Viranda, D. (2022). </w:t>
      </w:r>
      <w:r w:rsidRPr="00C04E8C">
        <w:rPr>
          <w:rFonts w:ascii="Times New Roman" w:hAnsi="Times New Roman" w:cs="Times New Roman"/>
          <w:i/>
          <w:iCs/>
          <w:sz w:val="24"/>
        </w:rPr>
        <w:t>Representasi Perundungan (Bullying) Dalam Novel ℡Uk Alaskakarya Eka Aryani (Pendekatan Sosiologi Sastra)</w:t>
      </w:r>
      <w:r w:rsidRPr="00C04E8C">
        <w:rPr>
          <w:rFonts w:ascii="Times New Roman" w:hAnsi="Times New Roman" w:cs="Times New Roman"/>
          <w:sz w:val="24"/>
        </w:rPr>
        <w:t xml:space="preserve"> [PhD Thesis]. IKIP PGRI PONTIANAK.</w:t>
      </w:r>
    </w:p>
    <w:p w14:paraId="6DDE7E9A"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Warul Walidin, Saifullah, &amp; Tabrani. (2015). </w:t>
      </w:r>
      <w:r w:rsidRPr="00C04E8C">
        <w:rPr>
          <w:rFonts w:ascii="Times New Roman" w:hAnsi="Times New Roman" w:cs="Times New Roman"/>
          <w:i/>
          <w:iCs/>
          <w:sz w:val="24"/>
        </w:rPr>
        <w:t>Metodologi Penelitian Kualitatif &amp; Grounded Theory</w:t>
      </w:r>
      <w:r w:rsidRPr="00C04E8C">
        <w:rPr>
          <w:rFonts w:ascii="Times New Roman" w:hAnsi="Times New Roman" w:cs="Times New Roman"/>
          <w:sz w:val="24"/>
        </w:rPr>
        <w:t>. FTK Ar-Raniry Press.</w:t>
      </w:r>
    </w:p>
    <w:p w14:paraId="0BABC5D8"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Wibowo, W. (2011). </w:t>
      </w:r>
      <w:r w:rsidRPr="00C04E8C">
        <w:rPr>
          <w:rFonts w:ascii="Times New Roman" w:hAnsi="Times New Roman" w:cs="Times New Roman"/>
          <w:i/>
          <w:iCs/>
          <w:sz w:val="24"/>
        </w:rPr>
        <w:t>Semiotika Komunikasi Aplikasi Praktis bagi Penelitian dan Skripsi Komunikasi</w:t>
      </w:r>
      <w:r w:rsidRPr="00C04E8C">
        <w:rPr>
          <w:rFonts w:ascii="Times New Roman" w:hAnsi="Times New Roman" w:cs="Times New Roman"/>
          <w:sz w:val="24"/>
        </w:rPr>
        <w:t>. Mitra Wacana Media.</w:t>
      </w:r>
    </w:p>
    <w:p w14:paraId="073C2F51" w14:textId="23A0CA58" w:rsidR="00DC5E03" w:rsidRPr="00765A51" w:rsidRDefault="00DC5E03" w:rsidP="00B23F64">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sectPr w:rsidR="00DC5E03" w:rsidRPr="00765A51" w:rsidSect="00691CD1">
      <w:pgSz w:w="11909" w:h="16834"/>
      <w:pgMar w:top="1701" w:right="1701" w:bottom="1701" w:left="226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6" w:author="NIZAR" w:date="2023-05-24T20:05:00Z" w:initials="N">
    <w:p w14:paraId="1CA1B5C1" w14:textId="77777777" w:rsidR="001E31E2" w:rsidRDefault="001E31E2" w:rsidP="00785542">
      <w:pPr>
        <w:pStyle w:val="CommentText"/>
      </w:pPr>
      <w:r>
        <w:rPr>
          <w:rStyle w:val="CommentReference"/>
        </w:rPr>
        <w:annotationRef/>
      </w:r>
      <w:r>
        <w:t>1. Metode Penelitian</w:t>
      </w:r>
    </w:p>
    <w:p w14:paraId="02C673DA" w14:textId="77777777" w:rsidR="001E31E2" w:rsidRDefault="001E31E2" w:rsidP="00785542">
      <w:pPr>
        <w:pStyle w:val="CommentText"/>
      </w:pPr>
      <w:r>
        <w:t>-Pendekatan dan jenis penelitian</w:t>
      </w:r>
    </w:p>
    <w:p w14:paraId="1257114B" w14:textId="77777777" w:rsidR="001E31E2" w:rsidRDefault="001E31E2" w:rsidP="00785542">
      <w:pPr>
        <w:pStyle w:val="CommentText"/>
      </w:pPr>
      <w:r>
        <w:t>-Unit analisis</w:t>
      </w:r>
    </w:p>
    <w:p w14:paraId="313F2C56" w14:textId="77777777" w:rsidR="001E31E2" w:rsidRDefault="001E31E2" w:rsidP="00785542">
      <w:pPr>
        <w:pStyle w:val="CommentText"/>
      </w:pPr>
      <w:r>
        <w:t>-Jenis dan sumber data</w:t>
      </w:r>
    </w:p>
    <w:p w14:paraId="5F94B1A9" w14:textId="77777777" w:rsidR="001E31E2" w:rsidRDefault="001E31E2" w:rsidP="00785542">
      <w:pPr>
        <w:pStyle w:val="CommentText"/>
      </w:pPr>
      <w:r>
        <w:t>-Teknik pengumpulan dana</w:t>
      </w:r>
    </w:p>
    <w:p w14:paraId="6670991A" w14:textId="77777777" w:rsidR="001E31E2" w:rsidRDefault="001E31E2" w:rsidP="00785542">
      <w:pPr>
        <w:pStyle w:val="CommentText"/>
      </w:pPr>
      <w:r>
        <w:t>-Teknik analisi data</w:t>
      </w:r>
    </w:p>
    <w:p w14:paraId="08AE6C31" w14:textId="77777777" w:rsidR="001E31E2" w:rsidRDefault="001E31E2" w:rsidP="00785542">
      <w:pPr>
        <w:pStyle w:val="CommentText"/>
      </w:pPr>
      <w:r>
        <w:t>(Print out) buat UTS</w:t>
      </w:r>
    </w:p>
    <w:p w14:paraId="3393767E" w14:textId="2F90F178" w:rsidR="001E31E2" w:rsidRDefault="001E31E2" w:rsidP="00785542">
      <w:pPr>
        <w:pStyle w:val="CommentText"/>
      </w:pPr>
      <w:r>
        <w:t>DL 2 Minggu</w:t>
      </w:r>
    </w:p>
    <w:p w14:paraId="668C4B47" w14:textId="5E32111D" w:rsidR="001E31E2" w:rsidRDefault="001E31E2" w:rsidP="00785542">
      <w:pPr>
        <w:pStyle w:val="CommentText"/>
      </w:pPr>
    </w:p>
    <w:p w14:paraId="44000A2C" w14:textId="77777777" w:rsidR="001E31E2" w:rsidRDefault="001E31E2" w:rsidP="00AC0DCF">
      <w:pPr>
        <w:pStyle w:val="CommentText"/>
      </w:pPr>
      <w:r>
        <w:t>Berdasarkan identifikasi masalah di atas, penelitian ini fokus pada pengambilan cuplikan adegan-adegan dan teks dialog yang memiliki hubungan sebagai makna dari tanda ata</w:t>
      </w:r>
    </w:p>
    <w:p w14:paraId="50931000" w14:textId="77777777" w:rsidR="001E31E2" w:rsidRDefault="001E31E2" w:rsidP="00AC0DCF">
      <w:pPr>
        <w:pStyle w:val="CommentText"/>
      </w:pPr>
    </w:p>
    <w:p w14:paraId="41C75F60" w14:textId="6736B60F" w:rsidR="001E31E2" w:rsidRDefault="001E31E2" w:rsidP="00AC0DCF">
      <w:pPr>
        <w:pStyle w:val="CommentText"/>
      </w:pPr>
      <w:r>
        <w:t xml:space="preserve">14 simbol yang merepresentasikan mengenai </w:t>
      </w:r>
      <w:r w:rsidRPr="00743610">
        <w:rPr>
          <w:i/>
        </w:rPr>
        <w:t>bullying</w:t>
      </w:r>
      <w:r>
        <w:t xml:space="preserve"> yang ada dalam serial drama Korea Tomorrow episode 1 dan 2 dengan mengacu pada model semiotika Roland Barthes, yang juga dikenal dengan makna denotasi, konotasi, dan mitos.</w:t>
      </w:r>
    </w:p>
    <w:p w14:paraId="34F5F150" w14:textId="0E2AA66A" w:rsidR="001E31E2" w:rsidRDefault="001E31E2" w:rsidP="00785542">
      <w:pPr>
        <w:pStyle w:val="CommentText"/>
      </w:pPr>
    </w:p>
    <w:p w14:paraId="153EE1AA" w14:textId="7CA12215" w:rsidR="001E31E2" w:rsidRDefault="001E31E2" w:rsidP="00785542">
      <w:pPr>
        <w:pStyle w:val="CommentText"/>
      </w:pPr>
      <w:r w:rsidRPr="00AC0DCF">
        <w:t>Latar Belakang ........................................................................... 1 B. Identifikasi Masalah................................................................. 12 C. Batasan Masalah ...................................................................... 13 D. Rumusan Masalah.................................................................... 14 E. Tujuan dan Manfaat Penelitian ................................................ 14 F. Kajian Terdahulu ..................................................................... 15 G. Metode Penelitian .................................................................... 17 H. Kerangka Uraian ...................................................................... 23</w:t>
      </w:r>
    </w:p>
  </w:comment>
  <w:comment w:id="317" w:author="NIZAR" w:date="2023-05-23T11:55:00Z" w:initials="N">
    <w:p w14:paraId="5F7580F1" w14:textId="77777777" w:rsidR="001E31E2" w:rsidRDefault="001E31E2" w:rsidP="00327082">
      <w:pPr>
        <w:pStyle w:val="CommentText"/>
      </w:pPr>
      <w:r>
        <w:rPr>
          <w:rStyle w:val="CommentReference"/>
        </w:rPr>
        <w:annotationRef/>
      </w:r>
      <w:r>
        <w:rPr>
          <w:rStyle w:val="CommentReference"/>
        </w:rPr>
        <w:annotationRef/>
      </w:r>
      <w:r w:rsidRPr="00D6438D">
        <w:t>REPRESENTASI BULLYING DALAM FILM ANIMASI UPIN IPIN EPISODE SYAHDUNYA SYAWAL (ANALISIS SEMIOTIK ROLAND BARTHES)</w:t>
      </w:r>
    </w:p>
    <w:p w14:paraId="39E09390" w14:textId="77777777" w:rsidR="001E31E2" w:rsidRDefault="001E31E2" w:rsidP="00327082">
      <w:pPr>
        <w:pStyle w:val="CommentText"/>
      </w:pPr>
    </w:p>
    <w:p w14:paraId="7789D85F" w14:textId="77777777" w:rsidR="001E31E2" w:rsidRPr="00D6438D" w:rsidRDefault="001E31E2" w:rsidP="00327082">
      <w:pPr>
        <w:pStyle w:val="CommentText"/>
      </w:pPr>
      <w:r w:rsidRPr="00D6438D">
        <w:t>Setiap film yang dibuat harus dapat menyampaikan pesan kepada masyarakat, jika media dipelajari, film yang diusulkn harus memiliki efek yng sesuai dan selaras dengan pesan yang diharapkan, inti dari pesan tersebut tidak boleh hilang. Hati-hati, tapi justru penonton dengan mudah menyerap dampak negatif dari film tersebut. Keberadaan film di masyarakat memiliki makna yang unik jika dibandingkan dengan sarana komunikasi lainnya. Film dilihat tidak hanya sebagai media yang efektif untuk menyebarkan ide dan pemikiran, tetapi juga sebagai ekspresi artistik yang memberikan saluran untuk ekspresi kreatif, dan sebagai media budaya yang mewakili kehidupan dan kepribadian. sebuah negara Perpaduan ini sinema sebagai media memainkan peran penting dalam masyarakat. (Rembang, 2015)</w:t>
      </w:r>
    </w:p>
    <w:p w14:paraId="054B7449" w14:textId="3AB8D2A3" w:rsidR="001E31E2" w:rsidRDefault="001E31E2">
      <w:pPr>
        <w:pStyle w:val="CommentText"/>
      </w:pPr>
    </w:p>
  </w:comment>
  <w:comment w:id="319" w:author="NIZAR" w:date="2023-05-23T11:54:00Z" w:initials="N">
    <w:p w14:paraId="1F20A1B2" w14:textId="77777777" w:rsidR="001E31E2" w:rsidRDefault="001E31E2" w:rsidP="00685132">
      <w:pPr>
        <w:pStyle w:val="CommentText"/>
      </w:pPr>
      <w:r>
        <w:rPr>
          <w:rStyle w:val="CommentReference"/>
        </w:rPr>
        <w:annotationRef/>
      </w:r>
      <w:r>
        <w:rPr>
          <w:rStyle w:val="CommentReference"/>
        </w:rPr>
        <w:annotationRef/>
      </w:r>
      <w:r w:rsidRPr="00367567">
        <w:t>REPRESENTASI BULLYING DALAM FILM ANIMASI UPIN IPIN EPISODE SYAHDUNYA SYAWAL (ANALISIS SEMIOTIK ROLAND BARTHES)</w:t>
      </w:r>
    </w:p>
    <w:p w14:paraId="41E7F0EC" w14:textId="77777777" w:rsidR="001E31E2" w:rsidRDefault="001E31E2" w:rsidP="00685132">
      <w:pPr>
        <w:pStyle w:val="CommentText"/>
      </w:pPr>
    </w:p>
    <w:p w14:paraId="7A125D9B" w14:textId="49C13BA9" w:rsidR="001E31E2" w:rsidRPr="00367567" w:rsidRDefault="001E31E2" w:rsidP="00685132">
      <w:pPr>
        <w:pStyle w:val="CommentText"/>
      </w:pPr>
      <w:r w:rsidRPr="00367567">
        <w:t xml:space="preserve">Menganalisis </w:t>
      </w:r>
      <w:r w:rsidRPr="00743610">
        <w:rPr>
          <w:i/>
        </w:rPr>
        <w:t>bullying</w:t>
      </w:r>
      <w:r w:rsidRPr="00367567">
        <w:t xml:space="preserve"> dalam film ini, peneliti menggunakan analisis semiotik untuk menganalisis </w:t>
      </w:r>
      <w:r w:rsidRPr="00743610">
        <w:rPr>
          <w:i/>
        </w:rPr>
        <w:t>bullying</w:t>
      </w:r>
      <w:r w:rsidRPr="00367567">
        <w:t>, menggunakan semiotika sebagai pendekatan untuk menganalisis media, dengan asumsi bahwa media itu sendiri berkomunikasi melalui seperangkat tanda. Teks media massa yang terdiri dari rangkaian tanda tidak pernah memiliki makna yang sama. (Wibowo, 2009) Latar belakang yang telaah dipaparkn diatas maka penulis mengangkat skripsi ini dengan judul: REPRESENTASI BULLYING DALAM FILM ANIMASI UPIN &amp; IPIN EPISODE SYAHDUNYA SYAWAL (ANALISIS SEMIOTIK ROLAND BARTHES).</w:t>
      </w:r>
    </w:p>
    <w:p w14:paraId="47510B4E" w14:textId="0B2B81D6" w:rsidR="001E31E2" w:rsidRDefault="001E31E2">
      <w:pPr>
        <w:pStyle w:val="CommentText"/>
      </w:pPr>
    </w:p>
  </w:comment>
  <w:comment w:id="367" w:author="NIZAR" w:date="2023-05-23T14:31:00Z" w:initials="N">
    <w:p w14:paraId="386333DE" w14:textId="77777777" w:rsidR="001E31E2" w:rsidRDefault="001E31E2" w:rsidP="00A32864">
      <w:pPr>
        <w:pStyle w:val="CommentText"/>
      </w:pPr>
      <w:r>
        <w:rPr>
          <w:rStyle w:val="CommentReference"/>
        </w:rPr>
        <w:annotationRef/>
      </w:r>
      <w:r w:rsidRPr="00E14FF9">
        <w:t>Analisis Karakter Ponyo dalam Anime Gaku No Ue No Ponyo dengan Teori Semiotika Roland Barthess</w:t>
      </w:r>
    </w:p>
    <w:p w14:paraId="50C9953A" w14:textId="77777777" w:rsidR="001E31E2" w:rsidRDefault="001E31E2" w:rsidP="00A32864">
      <w:pPr>
        <w:pStyle w:val="CommentText"/>
      </w:pPr>
    </w:p>
    <w:p w14:paraId="606EBA25" w14:textId="77777777" w:rsidR="001E31E2" w:rsidRDefault="001E31E2" w:rsidP="00A32864">
      <w:pPr>
        <w:pStyle w:val="CommentText"/>
      </w:pPr>
      <w:r w:rsidRPr="00E14FF9">
        <w:t>Semiotika sendiri berasal dari bahasa Yunani, semion yang berarti tanda. Tanda dapat mewakili suatu hal lainnya yang masih berkaitan dengan objek tertentu. Objek-objek inilah yang membawa informasi dan mengkomunikasikannya dalam bentuk tanda. Menurut Barthes dalam Sobur menyatakan bahwa semiotika adalah suatu ilmu atau metode analisis untuk mengkaji “tanda”. Semiotika atau dalam istilah Barthes, semiologi, pada dasarnya hendak mempelajari bagaimana kemanusiaan memaknai suatu hal. Memaknai dalam hal ini tidak mencampuradukkan dengan mengkomunikasikan. Memaknai berarti objek-objek tidak hanya membawa informasi, dalam hal mana objek-objek tersebut hendak berkomunikasi</w:t>
      </w:r>
    </w:p>
  </w:comment>
  <w:comment w:id="375" w:author="NIZAR" w:date="2023-05-23T15:59:00Z" w:initials="N">
    <w:p w14:paraId="12E802BF" w14:textId="77777777" w:rsidR="001E31E2" w:rsidRDefault="001E31E2" w:rsidP="00A32864">
      <w:pPr>
        <w:pStyle w:val="CommentText"/>
      </w:pPr>
      <w:r>
        <w:rPr>
          <w:rStyle w:val="CommentReference"/>
        </w:rPr>
        <w:annotationRef/>
      </w:r>
      <w:r w:rsidRPr="00C2113F">
        <w:t>MEMAKNAI EPHEMERA MELALUI KAJIAN SEMIOTIKA</w:t>
      </w:r>
    </w:p>
    <w:p w14:paraId="69BE230A" w14:textId="77777777" w:rsidR="001E31E2" w:rsidRDefault="001E31E2" w:rsidP="00A32864">
      <w:pPr>
        <w:pStyle w:val="CommentText"/>
      </w:pPr>
    </w:p>
    <w:p w14:paraId="3E5325AD" w14:textId="77777777" w:rsidR="001E31E2" w:rsidRPr="003117BD" w:rsidRDefault="001E31E2" w:rsidP="00A32864">
      <w:pPr>
        <w:ind w:firstLine="720"/>
        <w:jc w:val="both"/>
        <w:rPr>
          <w:rFonts w:ascii="Times New Roman" w:eastAsia="Times New Roman" w:hAnsi="Times New Roman" w:cs="Times New Roman"/>
          <w:sz w:val="24"/>
          <w:szCs w:val="24"/>
        </w:rPr>
      </w:pPr>
      <w:r w:rsidRPr="007542C2">
        <w:rPr>
          <w:rFonts w:ascii="Times New Roman" w:eastAsia="Times New Roman" w:hAnsi="Times New Roman" w:cs="Times New Roman"/>
          <w:sz w:val="24"/>
          <w:szCs w:val="24"/>
        </w:rPr>
        <w:t xml:space="preserve">Semiotika merupakan bidang kajian linguistik yang sering digunakan dalam kajian budaya. Beberapa nama tokoh besar semiotika seperti Saussure, K Barthes dan Pierce merupakan tokoh semiotika yang menyumbangkan pemikirannya dalam studi tentang makna tersembunyi dalam bahasa melalui sistem tanda. Teks dan representasi media tentu saja merupakan bagian dari dunia bahasa. </w:t>
      </w:r>
    </w:p>
    <w:p w14:paraId="16D93F08" w14:textId="77777777" w:rsidR="001E31E2" w:rsidRDefault="001E31E2" w:rsidP="00A32864">
      <w:pPr>
        <w:pStyle w:val="CommentText"/>
      </w:pPr>
    </w:p>
  </w:comment>
  <w:comment w:id="376" w:author="NIZAR" w:date="2023-05-23T14:53:00Z" w:initials="N">
    <w:p w14:paraId="2753DFF0" w14:textId="77777777" w:rsidR="001E31E2" w:rsidRDefault="001E31E2" w:rsidP="00A32864">
      <w:pPr>
        <w:jc w:val="both"/>
        <w:rPr>
          <w:rFonts w:ascii="Times New Roman" w:eastAsia="Times New Roman" w:hAnsi="Times New Roman" w:cs="Times New Roman"/>
          <w:sz w:val="24"/>
          <w:szCs w:val="24"/>
        </w:rPr>
      </w:pPr>
      <w:r>
        <w:rPr>
          <w:rStyle w:val="CommentReference"/>
        </w:rPr>
        <w:annotationRef/>
      </w:r>
      <w:r w:rsidRPr="00195EE0">
        <w:rPr>
          <w:rFonts w:ascii="Times New Roman" w:eastAsia="Times New Roman" w:hAnsi="Times New Roman" w:cs="Times New Roman"/>
          <w:sz w:val="24"/>
          <w:szCs w:val="24"/>
        </w:rPr>
        <w:t xml:space="preserve">Kajian Arsitektur Semiotika </w:t>
      </w:r>
      <w:r>
        <w:rPr>
          <w:rFonts w:ascii="Times New Roman" w:eastAsia="Times New Roman" w:hAnsi="Times New Roman" w:cs="Times New Roman"/>
          <w:sz w:val="24"/>
          <w:szCs w:val="24"/>
        </w:rPr>
        <w:t>p</w:t>
      </w:r>
      <w:r w:rsidRPr="00195EE0">
        <w:rPr>
          <w:rFonts w:ascii="Times New Roman" w:eastAsia="Times New Roman" w:hAnsi="Times New Roman" w:cs="Times New Roman"/>
          <w:sz w:val="24"/>
          <w:szCs w:val="24"/>
        </w:rPr>
        <w:t>ada Bangunan Masjid Raya Al-Azhar Summarecon Bekasi</w:t>
      </w:r>
    </w:p>
    <w:p w14:paraId="57C2BF58" w14:textId="77777777" w:rsidR="001E31E2" w:rsidRDefault="001E31E2" w:rsidP="00A32864">
      <w:pPr>
        <w:pStyle w:val="CommentText"/>
      </w:pPr>
    </w:p>
    <w:p w14:paraId="653385E8" w14:textId="77777777" w:rsidR="001E31E2" w:rsidRDefault="001E31E2" w:rsidP="00A32864">
      <w:pPr>
        <w:jc w:val="both"/>
        <w:rPr>
          <w:rFonts w:ascii="Times New Roman" w:eastAsia="Times New Roman" w:hAnsi="Times New Roman" w:cs="Times New Roman"/>
          <w:sz w:val="24"/>
          <w:szCs w:val="24"/>
        </w:rPr>
      </w:pPr>
      <w:r w:rsidRPr="00AE0290">
        <w:rPr>
          <w:rFonts w:ascii="Times New Roman" w:eastAsia="Times New Roman" w:hAnsi="Times New Roman" w:cs="Times New Roman"/>
          <w:sz w:val="24"/>
          <w:szCs w:val="24"/>
        </w:rPr>
        <w:t>Kajian semiotika berada pada dua paradigma yakni paradigma konstruktif dan paradigma kritis.</w:t>
      </w:r>
    </w:p>
    <w:p w14:paraId="04A5078D" w14:textId="77777777" w:rsidR="001E31E2" w:rsidRDefault="001E31E2" w:rsidP="00A32864">
      <w:pPr>
        <w:pStyle w:val="CommentText"/>
      </w:pPr>
    </w:p>
  </w:comment>
  <w:comment w:id="385" w:author="NIZAR" w:date="2023-05-23T19:09:00Z" w:initials="N">
    <w:p w14:paraId="4A1F5FC6" w14:textId="77777777" w:rsidR="001E31E2" w:rsidRDefault="001E31E2" w:rsidP="00A32864">
      <w:pPr>
        <w:pStyle w:val="CommentText"/>
      </w:pPr>
      <w:r>
        <w:rPr>
          <w:rStyle w:val="CommentReference"/>
        </w:rPr>
        <w:annotationRef/>
      </w:r>
      <w:r w:rsidRPr="00870845">
        <w:t>Memaknai Ephemera Melalui Kajian Semiotika</w:t>
      </w:r>
    </w:p>
    <w:p w14:paraId="30AA0792" w14:textId="77777777" w:rsidR="001E31E2" w:rsidRDefault="001E31E2" w:rsidP="00A32864">
      <w:pPr>
        <w:pStyle w:val="CommentText"/>
      </w:pPr>
    </w:p>
    <w:p w14:paraId="05F14150" w14:textId="77777777" w:rsidR="001E31E2" w:rsidRDefault="001E31E2" w:rsidP="00A32864">
      <w:pPr>
        <w:jc w:val="both"/>
        <w:rPr>
          <w:rFonts w:ascii="Times New Roman" w:eastAsia="Times New Roman" w:hAnsi="Times New Roman" w:cs="Times New Roman"/>
          <w:sz w:val="24"/>
          <w:szCs w:val="24"/>
        </w:rPr>
      </w:pPr>
      <w:r w:rsidRPr="00335A21">
        <w:rPr>
          <w:rFonts w:ascii="Times New Roman" w:eastAsia="Times New Roman" w:hAnsi="Times New Roman" w:cs="Times New Roman"/>
          <w:sz w:val="24"/>
          <w:szCs w:val="24"/>
        </w:rPr>
        <w:t>Barthes menyatakan ada dua macam sistem pemaknaan: denotasi dan konotasi. Denotasi merupakan tingkat makna yang deskriptif dan literal yang dipahami oleh hampir semua anggota suatu kebudayaan. Pada tingkat yang kedua, yakni sistem konotasi, pada sistem ini makna tercipta dengan cara menghubunghubungkan penanda-penanda dengan aspek kebudayaan yang lebih luas. Zoest (1993) menyatakan bahwa para ahli semiotika tidak hanya berpegang pada makna primer atau denotasi tanda yang disampaikan tetapi berusaha untuk mendapatkan makna sekunder atau makna konotasi (Zoest, aart Van.1993:3). Langkah yang dapat ditempuh untuk menemukan makna konotasi dapat dilakukan dengan menghubungkannya dengan aspek keyakinan, sikap, kerangka kerja dan idiologiidiologi suatu formasi sosial tertentu (Barker, Chris.2000:93).</w:t>
      </w:r>
    </w:p>
    <w:p w14:paraId="1363424D" w14:textId="77777777" w:rsidR="001E31E2" w:rsidRDefault="001E31E2" w:rsidP="00A32864">
      <w:pPr>
        <w:pStyle w:val="CommentText"/>
      </w:pPr>
    </w:p>
  </w:comment>
  <w:comment w:id="392" w:author="NIZAR" w:date="2023-06-02T13:18:00Z" w:initials="N">
    <w:p w14:paraId="2B3F9258" w14:textId="1E3D958A" w:rsidR="001E31E2" w:rsidRDefault="001E31E2">
      <w:pPr>
        <w:pStyle w:val="CommentText"/>
      </w:pPr>
      <w:r>
        <w:rPr>
          <w:rStyle w:val="CommentReference"/>
        </w:rPr>
        <w:annotationRef/>
      </w:r>
      <w:r>
        <w:t>Dikerjakan ai plagiasi 5%</w:t>
      </w:r>
    </w:p>
    <w:p w14:paraId="3B9EA201" w14:textId="4FB9D628" w:rsidR="001E31E2" w:rsidRDefault="001E31E2">
      <w:pPr>
        <w:pStyle w:val="CommentText"/>
      </w:pPr>
    </w:p>
    <w:p w14:paraId="6BAB7AC0" w14:textId="77777777" w:rsidR="001E31E2" w:rsidRDefault="001E31E2" w:rsidP="00896ACE">
      <w:pPr>
        <w:pStyle w:val="CommentText"/>
      </w:pPr>
      <w:r>
        <w:t>Sumber referensi:</w:t>
      </w:r>
    </w:p>
    <w:p w14:paraId="2C910812" w14:textId="77777777" w:rsidR="001E31E2" w:rsidRDefault="001E31E2" w:rsidP="00896ACE">
      <w:pPr>
        <w:pStyle w:val="CommentText"/>
      </w:pPr>
    </w:p>
    <w:p w14:paraId="52EF58CE" w14:textId="77777777" w:rsidR="001E31E2" w:rsidRDefault="001E31E2" w:rsidP="00896ACE">
      <w:pPr>
        <w:pStyle w:val="CommentText"/>
      </w:pPr>
      <w:r>
        <w:t>- Barthes, Roland. (1967). Elements of Semiology. New York: Hill and Wang.</w:t>
      </w:r>
    </w:p>
    <w:p w14:paraId="432EAE81" w14:textId="77777777" w:rsidR="001E31E2" w:rsidRDefault="001E31E2" w:rsidP="00896ACE">
      <w:pPr>
        <w:pStyle w:val="CommentText"/>
      </w:pPr>
      <w:r>
        <w:t>- Barthes, Roland. (1972). Mythologies. New York: Hill and Wang.</w:t>
      </w:r>
    </w:p>
    <w:p w14:paraId="70E95244" w14:textId="77777777" w:rsidR="001E31E2" w:rsidRDefault="001E31E2" w:rsidP="00896ACE">
      <w:pPr>
        <w:pStyle w:val="CommentText"/>
      </w:pPr>
      <w:r>
        <w:t>- Chandler, Daniel. (2007). Semiotics: The Basics. New York: Routledge.</w:t>
      </w:r>
    </w:p>
    <w:p w14:paraId="4205FEE0" w14:textId="77777777" w:rsidR="001E31E2" w:rsidRDefault="001E31E2" w:rsidP="00896ACE">
      <w:pPr>
        <w:pStyle w:val="CommentText"/>
      </w:pPr>
    </w:p>
    <w:p w14:paraId="7B0FC118" w14:textId="77777777" w:rsidR="001E31E2" w:rsidRDefault="001E31E2" w:rsidP="00896ACE">
      <w:pPr>
        <w:pStyle w:val="CommentText"/>
      </w:pPr>
      <w:r>
        <w:t>Catatan kaki:</w:t>
      </w:r>
    </w:p>
    <w:p w14:paraId="266FC13D" w14:textId="77777777" w:rsidR="001E31E2" w:rsidRDefault="001E31E2" w:rsidP="00896ACE">
      <w:pPr>
        <w:pStyle w:val="CommentText"/>
      </w:pPr>
    </w:p>
    <w:p w14:paraId="2854FD08" w14:textId="77777777" w:rsidR="001E31E2" w:rsidRDefault="001E31E2" w:rsidP="00896ACE">
      <w:pPr>
        <w:pStyle w:val="CommentText"/>
      </w:pPr>
      <w:r>
        <w:t>1. Roland Barthes, *Elements of Semiology* (New York: Hill and Wang, 1967), hlm. 15.</w:t>
      </w:r>
    </w:p>
    <w:p w14:paraId="5F7BD467" w14:textId="77777777" w:rsidR="001E31E2" w:rsidRDefault="001E31E2" w:rsidP="00896ACE">
      <w:pPr>
        <w:pStyle w:val="CommentText"/>
      </w:pPr>
      <w:r>
        <w:t>2. Roland Barthes, *Mythologies* (New York: Hill and Wang, 1972), hlm. 109.</w:t>
      </w:r>
    </w:p>
    <w:p w14:paraId="2759958C" w14:textId="2C904B9C" w:rsidR="001E31E2" w:rsidRDefault="001E31E2" w:rsidP="00896ACE">
      <w:pPr>
        <w:pStyle w:val="CommentText"/>
      </w:pPr>
      <w:r>
        <w:t>3. Daniel Chandler, *Semiotics: The Basics* (New York: Routledge, 2007), hlm. 23.</w:t>
      </w:r>
    </w:p>
  </w:comment>
  <w:comment w:id="402" w:author="NIZAR" w:date="2023-05-23T12:14:00Z" w:initials="N">
    <w:p w14:paraId="61F34C34" w14:textId="77777777" w:rsidR="001E31E2" w:rsidRDefault="001E31E2" w:rsidP="00A32864">
      <w:pPr>
        <w:pStyle w:val="CommentText"/>
      </w:pPr>
      <w:r>
        <w:rPr>
          <w:rStyle w:val="CommentReference"/>
        </w:rPr>
        <w:annotationRef/>
      </w:r>
      <w:r w:rsidRPr="00811B67">
        <w:t>dalam Ilmu Pendidikan Agama Islam</w:t>
      </w:r>
    </w:p>
    <w:p w14:paraId="4DBF44A0" w14:textId="77777777" w:rsidR="001E31E2" w:rsidRDefault="001E31E2" w:rsidP="00A32864">
      <w:pPr>
        <w:pStyle w:val="CommentText"/>
      </w:pPr>
    </w:p>
    <w:p w14:paraId="3DB890E2" w14:textId="77777777" w:rsidR="001E31E2" w:rsidRDefault="001E31E2" w:rsidP="00A32864">
      <w:pPr>
        <w:rPr>
          <w:rFonts w:ascii="Times New Roman" w:eastAsia="Times New Roman" w:hAnsi="Times New Roman" w:cs="Times New Roman"/>
          <w:sz w:val="24"/>
          <w:szCs w:val="24"/>
        </w:rPr>
      </w:pPr>
      <w:r w:rsidRPr="00925C5B">
        <w:rPr>
          <w:rFonts w:ascii="Times New Roman" w:eastAsia="Times New Roman" w:hAnsi="Times New Roman" w:cs="Times New Roman"/>
          <w:sz w:val="24"/>
          <w:szCs w:val="24"/>
        </w:rPr>
        <w:t>Drama Korea adalah salah satu budaya kesenian yang mengacu kepada drama televisi di Korea dalam sebuah format miniseri dan menggunakan bahasa Korea. Kemampuan manusia yang semakin canggih, saat ini drama mulai di pertontonkan dalam bentuk perfilman, dan bisa dinikmati dalam layar televisi. Banyak dari drama ini yang menjadi populer di seluruh Asia dan telah memberi kontribusi pada fenomena umum dari gelombang Korea, dikenal sebagai “Hallyu”(bahasa Korea), dan juga demam drama di beberapa negara.</w:t>
      </w:r>
    </w:p>
    <w:p w14:paraId="6C9AF103" w14:textId="77777777" w:rsidR="001E31E2" w:rsidRDefault="001E31E2" w:rsidP="00A32864">
      <w:pPr>
        <w:pStyle w:val="CommentText"/>
      </w:pPr>
    </w:p>
  </w:comment>
  <w:comment w:id="417" w:author="NIZAR" w:date="2023-05-23T21:04:00Z" w:initials="N">
    <w:p w14:paraId="0C5FAFBD" w14:textId="77777777" w:rsidR="001E31E2" w:rsidRDefault="001E31E2" w:rsidP="001D4AEB">
      <w:pPr>
        <w:pStyle w:val="CommentText"/>
      </w:pPr>
      <w:r>
        <w:rPr>
          <w:rStyle w:val="CommentReference"/>
        </w:rPr>
        <w:annotationRef/>
      </w:r>
      <w:r>
        <w:t>Jenis penelitian</w:t>
      </w:r>
    </w:p>
  </w:comment>
  <w:comment w:id="418" w:author="NIZAR" w:date="2023-05-23T21:04:00Z" w:initials="N">
    <w:p w14:paraId="4DE597B6" w14:textId="77777777" w:rsidR="001E31E2" w:rsidRDefault="001E31E2" w:rsidP="001D4AEB">
      <w:pPr>
        <w:pStyle w:val="CommentText"/>
      </w:pPr>
      <w:r>
        <w:rPr>
          <w:rStyle w:val="CommentReference"/>
        </w:rPr>
        <w:annotationRef/>
      </w:r>
      <w:r>
        <w:t>Metode / model semiotika</w:t>
      </w:r>
    </w:p>
  </w:comment>
  <w:comment w:id="419" w:author="NIZAR" w:date="2023-05-23T21:05:00Z" w:initials="N">
    <w:p w14:paraId="7BFA07D7" w14:textId="77777777" w:rsidR="001E31E2" w:rsidRDefault="001E31E2" w:rsidP="001D4AEB">
      <w:pPr>
        <w:pStyle w:val="CommentText"/>
      </w:pPr>
      <w:r>
        <w:rPr>
          <w:rStyle w:val="CommentReference"/>
        </w:rPr>
        <w:annotationRef/>
      </w:r>
      <w:r>
        <w:t>Hasil penelitian</w:t>
      </w:r>
    </w:p>
  </w:comment>
  <w:comment w:id="422" w:author="NIZAR" w:date="2023-05-23T21:05:00Z" w:initials="N">
    <w:p w14:paraId="420BC46F" w14:textId="77777777" w:rsidR="001E31E2" w:rsidRDefault="001E31E2" w:rsidP="001D4AEB">
      <w:pPr>
        <w:pStyle w:val="CommentText"/>
      </w:pPr>
      <w:r>
        <w:rPr>
          <w:rStyle w:val="CommentReference"/>
        </w:rPr>
        <w:annotationRef/>
      </w:r>
      <w:r>
        <w:t>Beda penelitian</w:t>
      </w:r>
    </w:p>
  </w:comment>
  <w:comment w:id="427" w:author="NIZAR" w:date="2023-05-23T21:17:00Z" w:initials="N">
    <w:p w14:paraId="587B9D94" w14:textId="77777777" w:rsidR="001E31E2" w:rsidRDefault="001E31E2" w:rsidP="001D4AEB">
      <w:pPr>
        <w:pStyle w:val="CommentText"/>
      </w:pPr>
      <w:r>
        <w:rPr>
          <w:rStyle w:val="CommentReference"/>
        </w:rPr>
        <w:annotationRef/>
      </w:r>
      <w:r w:rsidRPr="00BA401C">
        <w:t>ANALISIS SEMIOTIKA BULLYING DALAM DRAMA ALL OF US ARE DEAD</w:t>
      </w:r>
    </w:p>
  </w:comment>
  <w:comment w:id="457" w:author="NIZAR" w:date="2023-05-24T08:23:00Z" w:initials="N">
    <w:p w14:paraId="19592D01" w14:textId="77777777" w:rsidR="001E31E2" w:rsidRDefault="001E31E2" w:rsidP="001D4AEB">
      <w:pPr>
        <w:pStyle w:val="CommentText"/>
      </w:pPr>
      <w:r>
        <w:rPr>
          <w:rStyle w:val="CommentReference"/>
        </w:rPr>
        <w:annotationRef/>
      </w:r>
      <w:r w:rsidRPr="00DC3CD6">
        <w:t xml:space="preserve">Representasi </w:t>
      </w:r>
      <w:r w:rsidRPr="00771BCD">
        <w:rPr>
          <w:i/>
        </w:rPr>
        <w:t>Bullying</w:t>
      </w:r>
      <w:r w:rsidRPr="00DC3CD6">
        <w:t xml:space="preserve"> Dalam Drama Korea Tomorrow (Analisis Semiotika Roland Barthes)</w:t>
      </w:r>
    </w:p>
  </w:comment>
  <w:comment w:id="468" w:author="NIZAR" w:date="2023-05-24T08:41:00Z" w:initials="N">
    <w:p w14:paraId="0D204AF8" w14:textId="77777777" w:rsidR="001E31E2" w:rsidRDefault="001E31E2" w:rsidP="001D4AEB">
      <w:pPr>
        <w:pStyle w:val="CommentText"/>
      </w:pPr>
      <w:r>
        <w:rPr>
          <w:rStyle w:val="CommentReference"/>
        </w:rPr>
        <w:annotationRef/>
      </w:r>
      <w:r w:rsidRPr="004440E7">
        <w:t xml:space="preserve">Representasi </w:t>
      </w:r>
      <w:r w:rsidRPr="00771BCD">
        <w:rPr>
          <w:i/>
        </w:rPr>
        <w:t>Bullying</w:t>
      </w:r>
      <w:r w:rsidRPr="004440E7">
        <w:t xml:space="preserve"> Dalam Drama Korea Tomorrow (Analisis Semiotika Roland Barthes)</w:t>
      </w:r>
    </w:p>
  </w:comment>
  <w:comment w:id="487" w:author="NIZAR" w:date="2023-05-24T08:55:00Z" w:initials="N">
    <w:p w14:paraId="2AE8CA23" w14:textId="77777777" w:rsidR="001E31E2" w:rsidRDefault="001E31E2" w:rsidP="001D4AEB">
      <w:pPr>
        <w:pStyle w:val="CommentText"/>
      </w:pPr>
      <w:r>
        <w:rPr>
          <w:rStyle w:val="CommentReference"/>
        </w:rPr>
        <w:annotationRef/>
      </w:r>
      <w:r w:rsidRPr="006A2179">
        <w:t xml:space="preserve">Representasi </w:t>
      </w:r>
      <w:r w:rsidRPr="00771BCD">
        <w:rPr>
          <w:i/>
        </w:rPr>
        <w:t>Bullying</w:t>
      </w:r>
      <w:r w:rsidRPr="006A2179">
        <w:t xml:space="preserve"> Dalam Drama Korea Tomorrow (Analisis Semiotika Roland Barthes)</w:t>
      </w:r>
    </w:p>
  </w:comment>
  <w:comment w:id="493" w:author="NIZAR" w:date="2023-05-24T09:34:00Z" w:initials="N">
    <w:p w14:paraId="3F9F637A" w14:textId="77777777" w:rsidR="001E31E2" w:rsidRDefault="001E31E2" w:rsidP="001D4AEB">
      <w:pPr>
        <w:pStyle w:val="CommentText"/>
      </w:pPr>
      <w:r>
        <w:rPr>
          <w:rStyle w:val="CommentReference"/>
        </w:rPr>
        <w:annotationRef/>
      </w:r>
      <w:r w:rsidRPr="00DA2A0A">
        <w:t xml:space="preserve">REPRESENTASI </w:t>
      </w:r>
      <w:r w:rsidRPr="00DA2A0A">
        <w:rPr>
          <w:rFonts w:ascii="MS Gothic" w:eastAsia="MS Gothic" w:hAnsi="MS Gothic" w:cs="MS Gothic" w:hint="eastAsia"/>
        </w:rPr>
        <w:t>いじめ</w:t>
      </w:r>
      <w:r w:rsidRPr="00DA2A0A">
        <w:t xml:space="preserve"> (IJIME) OLEH KELOMPOK SEBAYA (GROUP BULLYING) DALAM FILM BERTEMA IJIME PADA </w:t>
      </w:r>
      <w:r w:rsidRPr="00DA2A0A">
        <w:rPr>
          <w:rFonts w:ascii="MS Gothic" w:eastAsia="MS Gothic" w:hAnsi="MS Gothic" w:cs="MS Gothic" w:hint="eastAsia"/>
        </w:rPr>
        <w:t>平成時代</w:t>
      </w:r>
      <w:r w:rsidRPr="00DA2A0A">
        <w:t xml:space="preserve"> (ERA HEISEI)</w:t>
      </w:r>
    </w:p>
  </w:comment>
  <w:comment w:id="506" w:author="NIZAR" w:date="2023-05-24T09:45:00Z" w:initials="N">
    <w:p w14:paraId="60B81317" w14:textId="77777777" w:rsidR="001E31E2" w:rsidRDefault="001E31E2" w:rsidP="001D4AEB">
      <w:pPr>
        <w:pStyle w:val="CommentText"/>
      </w:pPr>
      <w:r>
        <w:rPr>
          <w:rStyle w:val="CommentReference"/>
        </w:rPr>
        <w:annotationRef/>
      </w:r>
      <w:r w:rsidRPr="00C74374">
        <w:t xml:space="preserve">REPRESENTASI </w:t>
      </w:r>
      <w:r w:rsidRPr="00C74374">
        <w:rPr>
          <w:rFonts w:ascii="MS Gothic" w:eastAsia="MS Gothic" w:hAnsi="MS Gothic" w:cs="MS Gothic" w:hint="eastAsia"/>
        </w:rPr>
        <w:t>いじめ</w:t>
      </w:r>
      <w:r w:rsidRPr="00C74374">
        <w:t xml:space="preserve"> (IJIME) OLEH KELOMPOK SEBAYA (GROUP BULLYING) DALAM FILM BERTEMA IJIME PADA </w:t>
      </w:r>
      <w:r w:rsidRPr="00C74374">
        <w:rPr>
          <w:rFonts w:ascii="MS Gothic" w:eastAsia="MS Gothic" w:hAnsi="MS Gothic" w:cs="MS Gothic" w:hint="eastAsia"/>
        </w:rPr>
        <w:t>平成時代</w:t>
      </w:r>
      <w:r w:rsidRPr="00C74374">
        <w:t xml:space="preserve"> (ERA HEISEI)</w:t>
      </w:r>
    </w:p>
  </w:comment>
  <w:comment w:id="526" w:author="NIZAR" w:date="2023-05-24T09:57:00Z" w:initials="N">
    <w:p w14:paraId="10C1360C" w14:textId="77777777" w:rsidR="001E31E2" w:rsidRDefault="001E31E2" w:rsidP="001D4AEB">
      <w:pPr>
        <w:pStyle w:val="CommentText"/>
      </w:pPr>
      <w:r>
        <w:rPr>
          <w:rStyle w:val="CommentReference"/>
        </w:rPr>
        <w:annotationRef/>
      </w:r>
      <w:r w:rsidRPr="00E95F80">
        <w:t xml:space="preserve">REPRESENTASI PERUNDUNGAN (BULLYING) DALAM NOVEL </w:t>
      </w:r>
      <w:r w:rsidRPr="00E95F80">
        <w:rPr>
          <w:rFonts w:ascii="Cambria Math" w:hAnsi="Cambria Math" w:cs="Cambria Math"/>
        </w:rPr>
        <w:t>℡</w:t>
      </w:r>
      <w:r w:rsidRPr="00E95F80">
        <w:t>UK ALASKAKARYA EKA ARYANI (PENDEKATAN SOSIOLOGI SASTRA)</w:t>
      </w:r>
    </w:p>
  </w:comment>
  <w:comment w:id="538" w:author="NIZAR" w:date="2023-05-24T10:01:00Z" w:initials="N">
    <w:p w14:paraId="5F4311EC" w14:textId="77777777" w:rsidR="001E31E2" w:rsidRDefault="001E31E2" w:rsidP="001D4AEB">
      <w:pPr>
        <w:pStyle w:val="CommentText"/>
      </w:pPr>
      <w:r>
        <w:rPr>
          <w:rStyle w:val="CommentReference"/>
        </w:rPr>
        <w:annotationRef/>
      </w:r>
      <w:r w:rsidRPr="005451CD">
        <w:t xml:space="preserve">REPRESENTASI PERUNDUNGAN (BULLYING) DALAM NOVEL </w:t>
      </w:r>
      <w:r w:rsidRPr="005451CD">
        <w:rPr>
          <w:rFonts w:ascii="Cambria Math" w:hAnsi="Cambria Math" w:cs="Cambria Math"/>
        </w:rPr>
        <w:t>℡</w:t>
      </w:r>
      <w:r w:rsidRPr="005451CD">
        <w:t>UK ALASKAKARYA EKA ARYANI (PENDEKATAN SOSIOLOGI SASTRA)</w:t>
      </w:r>
    </w:p>
  </w:comment>
  <w:comment w:id="554" w:author="NIZAR" w:date="2023-05-25T08:51:00Z" w:initials="N">
    <w:p w14:paraId="758FFB70" w14:textId="77777777" w:rsidR="001E31E2" w:rsidRDefault="001E31E2" w:rsidP="00BE0634">
      <w:pPr>
        <w:pStyle w:val="CommentText"/>
      </w:pPr>
      <w:r>
        <w:rPr>
          <w:rStyle w:val="CommentReference"/>
        </w:rPr>
        <w:annotationRef/>
      </w:r>
      <w:r w:rsidRPr="006D32FA">
        <w:t>Representasi Bullying Dalam Drama Korea Tomorrow (Analisis Semiotika Roland Barthes)</w:t>
      </w:r>
    </w:p>
  </w:comment>
  <w:comment w:id="558" w:author="NIZAR" w:date="2023-05-25T08:51:00Z" w:initials="N">
    <w:p w14:paraId="2FADFFFC" w14:textId="77777777" w:rsidR="001E31E2" w:rsidRDefault="001E31E2" w:rsidP="00BE0634">
      <w:pPr>
        <w:pStyle w:val="CommentText"/>
      </w:pPr>
      <w:r>
        <w:rPr>
          <w:rStyle w:val="CommentReference"/>
        </w:rPr>
        <w:annotationRef/>
      </w:r>
      <w:r w:rsidRPr="006D32FA">
        <w:t>Memahami desain metode penelitian kualitatif</w:t>
      </w:r>
    </w:p>
  </w:comment>
  <w:comment w:id="567" w:author="NIZAR" w:date="2023-05-25T08:51:00Z" w:initials="N">
    <w:p w14:paraId="4142299C" w14:textId="77777777" w:rsidR="001E31E2" w:rsidRDefault="001E31E2" w:rsidP="00BE0634">
      <w:pPr>
        <w:pStyle w:val="CommentText"/>
      </w:pPr>
      <w:r>
        <w:rPr>
          <w:rStyle w:val="CommentReference"/>
        </w:rPr>
        <w:annotationRef/>
      </w:r>
      <w:r w:rsidRPr="006D32FA">
        <w:t>Representasi Bullying Dalam Drama Korea Tomorrow (Analisis Semiotika Roland Barthes)</w:t>
      </w:r>
    </w:p>
  </w:comment>
  <w:comment w:id="619" w:author="NIZAR" w:date="2023-06-01T13:17:00Z" w:initials="N">
    <w:p w14:paraId="689A6DEA" w14:textId="3486E7F4" w:rsidR="001E31E2" w:rsidRDefault="001E31E2">
      <w:pPr>
        <w:pStyle w:val="CommentText"/>
      </w:pPr>
      <w:r>
        <w:rPr>
          <w:rStyle w:val="CommentReference"/>
        </w:rPr>
        <w:annotationRef/>
      </w:r>
      <w:r>
        <w:t>Dikerjakan oleh ai notion</w:t>
      </w:r>
    </w:p>
  </w:comment>
  <w:comment w:id="627" w:author="NIZAR" w:date="2023-06-06T08:22:00Z" w:initials="N">
    <w:p w14:paraId="61DC6B18" w14:textId="4BD800C0" w:rsidR="00A550FC" w:rsidRDefault="00A550FC">
      <w:pPr>
        <w:pStyle w:val="CommentText"/>
      </w:pPr>
      <w:r>
        <w:rPr>
          <w:rStyle w:val="CommentReference"/>
        </w:rPr>
        <w:annotationRef/>
      </w:r>
      <w:r>
        <w:t>asli</w:t>
      </w:r>
    </w:p>
  </w:comment>
  <w:comment w:id="629" w:author="NIZAR" w:date="2023-06-02T13:29:00Z" w:initials="N">
    <w:p w14:paraId="780DC13B" w14:textId="533DBFAF" w:rsidR="001E31E2" w:rsidRDefault="001E31E2">
      <w:pPr>
        <w:pStyle w:val="CommentText"/>
      </w:pPr>
      <w:r>
        <w:rPr>
          <w:rStyle w:val="CommentReference"/>
        </w:rPr>
        <w:annotationRef/>
      </w:r>
      <w:r>
        <w:t>Parafrase ai</w:t>
      </w:r>
    </w:p>
  </w:comment>
  <w:comment w:id="632" w:author="NIZAR" w:date="2023-06-06T08:22:00Z" w:initials="N">
    <w:p w14:paraId="7875B4DE" w14:textId="04CA599C" w:rsidR="00A550FC" w:rsidRDefault="00A550FC">
      <w:pPr>
        <w:pStyle w:val="CommentText"/>
      </w:pPr>
      <w:r>
        <w:rPr>
          <w:rStyle w:val="CommentReference"/>
        </w:rPr>
        <w:annotationRef/>
      </w:r>
      <w:r>
        <w:t>Asli</w:t>
      </w:r>
    </w:p>
  </w:comment>
  <w:comment w:id="635" w:author="NIZAR" w:date="2023-06-06T08:22:00Z" w:initials="N">
    <w:p w14:paraId="38A1B0F9" w14:textId="553C578E" w:rsidR="00A550FC" w:rsidRDefault="00A550FC">
      <w:pPr>
        <w:pStyle w:val="CommentText"/>
      </w:pPr>
      <w:r>
        <w:rPr>
          <w:rStyle w:val="CommentReference"/>
        </w:rPr>
        <w:annotationRef/>
      </w:r>
      <w:r>
        <w:t>Parafrase sendir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3EE1AA" w15:done="0"/>
  <w15:commentEx w15:paraId="054B7449" w15:done="0"/>
  <w15:commentEx w15:paraId="47510B4E" w15:done="0"/>
  <w15:commentEx w15:paraId="606EBA25" w15:done="0"/>
  <w15:commentEx w15:paraId="16D93F08" w15:done="0"/>
  <w15:commentEx w15:paraId="04A5078D" w15:done="0"/>
  <w15:commentEx w15:paraId="1363424D" w15:done="0"/>
  <w15:commentEx w15:paraId="2759958C" w15:done="0"/>
  <w15:commentEx w15:paraId="6C9AF103" w15:done="0"/>
  <w15:commentEx w15:paraId="0C5FAFBD" w15:done="0"/>
  <w15:commentEx w15:paraId="4DE597B6" w15:done="0"/>
  <w15:commentEx w15:paraId="7BFA07D7" w15:done="0"/>
  <w15:commentEx w15:paraId="420BC46F" w15:done="0"/>
  <w15:commentEx w15:paraId="587B9D94" w15:done="0"/>
  <w15:commentEx w15:paraId="19592D01" w15:done="0"/>
  <w15:commentEx w15:paraId="0D204AF8" w15:done="0"/>
  <w15:commentEx w15:paraId="2AE8CA23" w15:done="0"/>
  <w15:commentEx w15:paraId="3F9F637A" w15:done="0"/>
  <w15:commentEx w15:paraId="60B81317" w15:done="0"/>
  <w15:commentEx w15:paraId="10C1360C" w15:done="0"/>
  <w15:commentEx w15:paraId="5F4311EC" w15:done="0"/>
  <w15:commentEx w15:paraId="758FFB70" w15:done="0"/>
  <w15:commentEx w15:paraId="2FADFFFC" w15:done="0"/>
  <w15:commentEx w15:paraId="4142299C" w15:done="0"/>
  <w15:commentEx w15:paraId="689A6DEA" w15:done="0"/>
  <w15:commentEx w15:paraId="61DC6B18" w15:done="0"/>
  <w15:commentEx w15:paraId="780DC13B" w15:done="0"/>
  <w15:commentEx w15:paraId="7875B4DE" w15:done="0"/>
  <w15:commentEx w15:paraId="38A1B0F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CBF0DB" w14:textId="77777777" w:rsidR="007C0D16" w:rsidRDefault="007C0D16" w:rsidP="00695BCE">
      <w:pPr>
        <w:spacing w:line="240" w:lineRule="auto"/>
      </w:pPr>
      <w:r>
        <w:separator/>
      </w:r>
    </w:p>
  </w:endnote>
  <w:endnote w:type="continuationSeparator" w:id="0">
    <w:p w14:paraId="6AA15E07" w14:textId="77777777" w:rsidR="007C0D16" w:rsidRDefault="007C0D16" w:rsidP="00695B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BAE019" w14:textId="77777777" w:rsidR="007C0D16" w:rsidRDefault="007C0D16" w:rsidP="00695BCE">
      <w:pPr>
        <w:spacing w:line="240" w:lineRule="auto"/>
      </w:pPr>
      <w:r>
        <w:separator/>
      </w:r>
    </w:p>
  </w:footnote>
  <w:footnote w:type="continuationSeparator" w:id="0">
    <w:p w14:paraId="3CD08AB6" w14:textId="77777777" w:rsidR="007C0D16" w:rsidRDefault="007C0D16" w:rsidP="00695B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80DE2B06"/>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6"/>
  </w:num>
  <w:num w:numId="3">
    <w:abstractNumId w:val="2"/>
  </w:num>
  <w:num w:numId="4">
    <w:abstractNumId w:val="7"/>
  </w:num>
  <w:num w:numId="5">
    <w:abstractNumId w:val="9"/>
  </w:num>
  <w:num w:numId="6">
    <w:abstractNumId w:val="5"/>
  </w:num>
  <w:num w:numId="7">
    <w:abstractNumId w:val="8"/>
  </w:num>
  <w:num w:numId="8">
    <w:abstractNumId w:val="4"/>
  </w:num>
  <w:num w:numId="9">
    <w:abstractNumId w:val="11"/>
  </w:num>
  <w:num w:numId="10">
    <w:abstractNumId w:val="0"/>
  </w:num>
  <w:num w:numId="11">
    <w:abstractNumId w:val="10"/>
  </w:num>
  <w:num w:numId="12">
    <w:abstractNumId w:val="13"/>
  </w:num>
  <w:num w:numId="13">
    <w:abstractNumId w:val="14"/>
  </w:num>
  <w:num w:numId="14">
    <w:abstractNumId w:val="1"/>
  </w:num>
  <w:num w:numId="15">
    <w:abstractNumId w:val="12"/>
  </w:num>
  <w:num w:numId="16">
    <w:abstractNumId w:val="3"/>
  </w:num>
  <w:num w:numId="17">
    <w:abstractNumId w:val="1"/>
  </w:num>
  <w:num w:numId="18">
    <w:abstractNumId w:val="1"/>
  </w:num>
  <w:num w:numId="1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ZAR">
    <w15:presenceInfo w15:providerId="None" w15:userId="NI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cumentProtection w:edit="readOnly" w:formatting="1" w:enforcement="1" w:cryptProviderType="rsaAES" w:cryptAlgorithmClass="hash" w:cryptAlgorithmType="typeAny" w:cryptAlgorithmSid="14" w:cryptSpinCount="100000" w:hash="4ImkAqGIKUhsj22+8iZjMJTjV+cd1TLMCNiEWp3f856TxMMr6UE2jxf6Wq3K6TnyCPngY+8SbrOveexX8Q1tOQ==" w:salt="h5Lyl43hoWlupDM9mi/5Iw=="/>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F43"/>
    <w:rsid w:val="00012C16"/>
    <w:rsid w:val="000236B8"/>
    <w:rsid w:val="00025632"/>
    <w:rsid w:val="00025AF9"/>
    <w:rsid w:val="000378FF"/>
    <w:rsid w:val="00041836"/>
    <w:rsid w:val="0004488A"/>
    <w:rsid w:val="000448E7"/>
    <w:rsid w:val="000457C6"/>
    <w:rsid w:val="00047483"/>
    <w:rsid w:val="00056B63"/>
    <w:rsid w:val="00061F1D"/>
    <w:rsid w:val="00065E75"/>
    <w:rsid w:val="0007117C"/>
    <w:rsid w:val="00072357"/>
    <w:rsid w:val="00081877"/>
    <w:rsid w:val="00086F49"/>
    <w:rsid w:val="000A6F97"/>
    <w:rsid w:val="000B0707"/>
    <w:rsid w:val="000B75C4"/>
    <w:rsid w:val="000C6CE5"/>
    <w:rsid w:val="000D069C"/>
    <w:rsid w:val="000D1478"/>
    <w:rsid w:val="000D63C8"/>
    <w:rsid w:val="000E21DA"/>
    <w:rsid w:val="000E55C8"/>
    <w:rsid w:val="000F4DDE"/>
    <w:rsid w:val="00102732"/>
    <w:rsid w:val="00117385"/>
    <w:rsid w:val="00117A08"/>
    <w:rsid w:val="00120C5A"/>
    <w:rsid w:val="00125C4E"/>
    <w:rsid w:val="00134AF1"/>
    <w:rsid w:val="00137B99"/>
    <w:rsid w:val="00146112"/>
    <w:rsid w:val="00155837"/>
    <w:rsid w:val="0015755D"/>
    <w:rsid w:val="00175762"/>
    <w:rsid w:val="00176281"/>
    <w:rsid w:val="00180B2F"/>
    <w:rsid w:val="001810B0"/>
    <w:rsid w:val="00183830"/>
    <w:rsid w:val="001859A6"/>
    <w:rsid w:val="00194DFD"/>
    <w:rsid w:val="00195EE0"/>
    <w:rsid w:val="001B0121"/>
    <w:rsid w:val="001B796F"/>
    <w:rsid w:val="001B7B5C"/>
    <w:rsid w:val="001C32C7"/>
    <w:rsid w:val="001C4868"/>
    <w:rsid w:val="001C50D9"/>
    <w:rsid w:val="001D4AEB"/>
    <w:rsid w:val="001D561C"/>
    <w:rsid w:val="001E2D6E"/>
    <w:rsid w:val="001E31E2"/>
    <w:rsid w:val="001E489E"/>
    <w:rsid w:val="001F3DBC"/>
    <w:rsid w:val="00203880"/>
    <w:rsid w:val="00205261"/>
    <w:rsid w:val="00216234"/>
    <w:rsid w:val="002171A7"/>
    <w:rsid w:val="00217D54"/>
    <w:rsid w:val="002236F4"/>
    <w:rsid w:val="0022570C"/>
    <w:rsid w:val="002363FE"/>
    <w:rsid w:val="00236FA2"/>
    <w:rsid w:val="0023736F"/>
    <w:rsid w:val="002446DA"/>
    <w:rsid w:val="00247843"/>
    <w:rsid w:val="00251AC2"/>
    <w:rsid w:val="00256DA0"/>
    <w:rsid w:val="0026089F"/>
    <w:rsid w:val="00263F23"/>
    <w:rsid w:val="00264B6C"/>
    <w:rsid w:val="00265915"/>
    <w:rsid w:val="00266D6A"/>
    <w:rsid w:val="00267C84"/>
    <w:rsid w:val="00267CE9"/>
    <w:rsid w:val="0027121C"/>
    <w:rsid w:val="00283324"/>
    <w:rsid w:val="0029799F"/>
    <w:rsid w:val="002A0A93"/>
    <w:rsid w:val="002A39D8"/>
    <w:rsid w:val="002A7BBC"/>
    <w:rsid w:val="002B1F43"/>
    <w:rsid w:val="002B2CC0"/>
    <w:rsid w:val="002C0709"/>
    <w:rsid w:val="002C50BB"/>
    <w:rsid w:val="002C628D"/>
    <w:rsid w:val="002C7C4C"/>
    <w:rsid w:val="002D0FAD"/>
    <w:rsid w:val="002D1404"/>
    <w:rsid w:val="002D7088"/>
    <w:rsid w:val="002E1D8F"/>
    <w:rsid w:val="002E7289"/>
    <w:rsid w:val="00305273"/>
    <w:rsid w:val="00305D8E"/>
    <w:rsid w:val="00307A1D"/>
    <w:rsid w:val="0031120A"/>
    <w:rsid w:val="003117BD"/>
    <w:rsid w:val="00315107"/>
    <w:rsid w:val="0032345A"/>
    <w:rsid w:val="00327082"/>
    <w:rsid w:val="003301C7"/>
    <w:rsid w:val="0033051B"/>
    <w:rsid w:val="00333B39"/>
    <w:rsid w:val="00335A21"/>
    <w:rsid w:val="00336902"/>
    <w:rsid w:val="00337186"/>
    <w:rsid w:val="0033755C"/>
    <w:rsid w:val="00340F7C"/>
    <w:rsid w:val="00346FDC"/>
    <w:rsid w:val="00351AF6"/>
    <w:rsid w:val="00352C18"/>
    <w:rsid w:val="00353325"/>
    <w:rsid w:val="00356BBF"/>
    <w:rsid w:val="00362709"/>
    <w:rsid w:val="00362FE1"/>
    <w:rsid w:val="00365D96"/>
    <w:rsid w:val="00367567"/>
    <w:rsid w:val="00371546"/>
    <w:rsid w:val="00376B52"/>
    <w:rsid w:val="00377195"/>
    <w:rsid w:val="003946CF"/>
    <w:rsid w:val="003B1C99"/>
    <w:rsid w:val="003B20DC"/>
    <w:rsid w:val="003B51D2"/>
    <w:rsid w:val="003B6358"/>
    <w:rsid w:val="003C29AB"/>
    <w:rsid w:val="003C7DE6"/>
    <w:rsid w:val="003D06CE"/>
    <w:rsid w:val="003E1A76"/>
    <w:rsid w:val="003F0D96"/>
    <w:rsid w:val="003F0E3F"/>
    <w:rsid w:val="003F1AD4"/>
    <w:rsid w:val="003F5EBC"/>
    <w:rsid w:val="00403550"/>
    <w:rsid w:val="004135FD"/>
    <w:rsid w:val="004229C1"/>
    <w:rsid w:val="0042462F"/>
    <w:rsid w:val="00433650"/>
    <w:rsid w:val="004440E7"/>
    <w:rsid w:val="00447C39"/>
    <w:rsid w:val="00454003"/>
    <w:rsid w:val="00457106"/>
    <w:rsid w:val="004636A0"/>
    <w:rsid w:val="004706D1"/>
    <w:rsid w:val="00473E4F"/>
    <w:rsid w:val="00480EC6"/>
    <w:rsid w:val="004815E3"/>
    <w:rsid w:val="004826EE"/>
    <w:rsid w:val="00490B34"/>
    <w:rsid w:val="004A5212"/>
    <w:rsid w:val="004A5BA9"/>
    <w:rsid w:val="004D2A3F"/>
    <w:rsid w:val="004D59ED"/>
    <w:rsid w:val="004E05BD"/>
    <w:rsid w:val="004E1A0B"/>
    <w:rsid w:val="004E43D4"/>
    <w:rsid w:val="004E5F21"/>
    <w:rsid w:val="00500557"/>
    <w:rsid w:val="005009B2"/>
    <w:rsid w:val="005011FE"/>
    <w:rsid w:val="00504453"/>
    <w:rsid w:val="00507BE9"/>
    <w:rsid w:val="00510B26"/>
    <w:rsid w:val="00511C02"/>
    <w:rsid w:val="00512C56"/>
    <w:rsid w:val="00513270"/>
    <w:rsid w:val="00521031"/>
    <w:rsid w:val="00523F6A"/>
    <w:rsid w:val="00526937"/>
    <w:rsid w:val="00540477"/>
    <w:rsid w:val="005410CC"/>
    <w:rsid w:val="00541A70"/>
    <w:rsid w:val="005451CD"/>
    <w:rsid w:val="005468E4"/>
    <w:rsid w:val="005478C8"/>
    <w:rsid w:val="00551EC7"/>
    <w:rsid w:val="0055303B"/>
    <w:rsid w:val="00553B60"/>
    <w:rsid w:val="00554A2F"/>
    <w:rsid w:val="00554F32"/>
    <w:rsid w:val="00557B27"/>
    <w:rsid w:val="00564CBD"/>
    <w:rsid w:val="00565663"/>
    <w:rsid w:val="00571175"/>
    <w:rsid w:val="005718AE"/>
    <w:rsid w:val="00576D56"/>
    <w:rsid w:val="00577E7E"/>
    <w:rsid w:val="00594E10"/>
    <w:rsid w:val="00595315"/>
    <w:rsid w:val="005A1B91"/>
    <w:rsid w:val="005A4174"/>
    <w:rsid w:val="005B26E2"/>
    <w:rsid w:val="005B3697"/>
    <w:rsid w:val="005B76CA"/>
    <w:rsid w:val="005D33A4"/>
    <w:rsid w:val="005D7377"/>
    <w:rsid w:val="005E59B7"/>
    <w:rsid w:val="005E7EA1"/>
    <w:rsid w:val="005F242E"/>
    <w:rsid w:val="005F5561"/>
    <w:rsid w:val="0060195A"/>
    <w:rsid w:val="00602BE0"/>
    <w:rsid w:val="00607D64"/>
    <w:rsid w:val="00607F78"/>
    <w:rsid w:val="00614F4C"/>
    <w:rsid w:val="006154E8"/>
    <w:rsid w:val="00617E38"/>
    <w:rsid w:val="0062423B"/>
    <w:rsid w:val="00632FD6"/>
    <w:rsid w:val="00635AE3"/>
    <w:rsid w:val="00643169"/>
    <w:rsid w:val="00644F1E"/>
    <w:rsid w:val="006562EA"/>
    <w:rsid w:val="00660461"/>
    <w:rsid w:val="006632C0"/>
    <w:rsid w:val="00663C99"/>
    <w:rsid w:val="00664932"/>
    <w:rsid w:val="006662F0"/>
    <w:rsid w:val="00666CB7"/>
    <w:rsid w:val="00667B3E"/>
    <w:rsid w:val="006749D6"/>
    <w:rsid w:val="00685132"/>
    <w:rsid w:val="00691CD1"/>
    <w:rsid w:val="00695BCE"/>
    <w:rsid w:val="00696915"/>
    <w:rsid w:val="00696E08"/>
    <w:rsid w:val="006A164A"/>
    <w:rsid w:val="006A2179"/>
    <w:rsid w:val="006A7398"/>
    <w:rsid w:val="006A74B4"/>
    <w:rsid w:val="006C5E9A"/>
    <w:rsid w:val="006D2EB7"/>
    <w:rsid w:val="006D32FA"/>
    <w:rsid w:val="006D44FE"/>
    <w:rsid w:val="006D6CDA"/>
    <w:rsid w:val="006E4825"/>
    <w:rsid w:val="006F11B2"/>
    <w:rsid w:val="006F2D9C"/>
    <w:rsid w:val="006F3626"/>
    <w:rsid w:val="006F6508"/>
    <w:rsid w:val="00701014"/>
    <w:rsid w:val="00704686"/>
    <w:rsid w:val="0071414D"/>
    <w:rsid w:val="00714A3E"/>
    <w:rsid w:val="007153CF"/>
    <w:rsid w:val="00715DDD"/>
    <w:rsid w:val="00716BF3"/>
    <w:rsid w:val="00717DE5"/>
    <w:rsid w:val="00722498"/>
    <w:rsid w:val="00735604"/>
    <w:rsid w:val="0074076D"/>
    <w:rsid w:val="00740878"/>
    <w:rsid w:val="00743610"/>
    <w:rsid w:val="0074424D"/>
    <w:rsid w:val="007542C2"/>
    <w:rsid w:val="00765A51"/>
    <w:rsid w:val="00771BCD"/>
    <w:rsid w:val="00773DF6"/>
    <w:rsid w:val="00774B3E"/>
    <w:rsid w:val="007760A5"/>
    <w:rsid w:val="00776E6F"/>
    <w:rsid w:val="007772C8"/>
    <w:rsid w:val="00785542"/>
    <w:rsid w:val="00795FC8"/>
    <w:rsid w:val="007A2431"/>
    <w:rsid w:val="007A397F"/>
    <w:rsid w:val="007C0D16"/>
    <w:rsid w:val="007C4351"/>
    <w:rsid w:val="007C45A4"/>
    <w:rsid w:val="007C59DC"/>
    <w:rsid w:val="007D6233"/>
    <w:rsid w:val="007E45E4"/>
    <w:rsid w:val="00804982"/>
    <w:rsid w:val="00806EAA"/>
    <w:rsid w:val="0080717E"/>
    <w:rsid w:val="00811B67"/>
    <w:rsid w:val="00814BD3"/>
    <w:rsid w:val="008159FA"/>
    <w:rsid w:val="00826491"/>
    <w:rsid w:val="008268F7"/>
    <w:rsid w:val="00844021"/>
    <w:rsid w:val="00856C41"/>
    <w:rsid w:val="008576AE"/>
    <w:rsid w:val="00866F09"/>
    <w:rsid w:val="00867053"/>
    <w:rsid w:val="00870845"/>
    <w:rsid w:val="00877444"/>
    <w:rsid w:val="00882B6D"/>
    <w:rsid w:val="00890888"/>
    <w:rsid w:val="00896ACE"/>
    <w:rsid w:val="008A12E5"/>
    <w:rsid w:val="008A1D51"/>
    <w:rsid w:val="008A2BEB"/>
    <w:rsid w:val="008A71F9"/>
    <w:rsid w:val="008B0372"/>
    <w:rsid w:val="008B4571"/>
    <w:rsid w:val="008C4772"/>
    <w:rsid w:val="008C51EF"/>
    <w:rsid w:val="008C6B0E"/>
    <w:rsid w:val="008D0E6B"/>
    <w:rsid w:val="008E29D7"/>
    <w:rsid w:val="008F11A5"/>
    <w:rsid w:val="008F2E99"/>
    <w:rsid w:val="008F4BAB"/>
    <w:rsid w:val="008F6447"/>
    <w:rsid w:val="009078FA"/>
    <w:rsid w:val="00907DC3"/>
    <w:rsid w:val="009115F7"/>
    <w:rsid w:val="00915212"/>
    <w:rsid w:val="0091772B"/>
    <w:rsid w:val="009202CF"/>
    <w:rsid w:val="0092589D"/>
    <w:rsid w:val="00925C5B"/>
    <w:rsid w:val="00932C3B"/>
    <w:rsid w:val="0094312E"/>
    <w:rsid w:val="00951E6C"/>
    <w:rsid w:val="009533CF"/>
    <w:rsid w:val="00956526"/>
    <w:rsid w:val="00956CC4"/>
    <w:rsid w:val="00961ED2"/>
    <w:rsid w:val="00962B27"/>
    <w:rsid w:val="009671BF"/>
    <w:rsid w:val="00981B1D"/>
    <w:rsid w:val="00983300"/>
    <w:rsid w:val="00993C95"/>
    <w:rsid w:val="009B30F8"/>
    <w:rsid w:val="009B6C1E"/>
    <w:rsid w:val="009C0758"/>
    <w:rsid w:val="009C4381"/>
    <w:rsid w:val="009D4052"/>
    <w:rsid w:val="009D51BA"/>
    <w:rsid w:val="009D55F4"/>
    <w:rsid w:val="009D7D02"/>
    <w:rsid w:val="009E37B3"/>
    <w:rsid w:val="009E4368"/>
    <w:rsid w:val="009E5131"/>
    <w:rsid w:val="009E666A"/>
    <w:rsid w:val="009F6D02"/>
    <w:rsid w:val="00A06D0E"/>
    <w:rsid w:val="00A11450"/>
    <w:rsid w:val="00A16FC4"/>
    <w:rsid w:val="00A20CC6"/>
    <w:rsid w:val="00A220BF"/>
    <w:rsid w:val="00A24D6C"/>
    <w:rsid w:val="00A3100A"/>
    <w:rsid w:val="00A32864"/>
    <w:rsid w:val="00A33270"/>
    <w:rsid w:val="00A3656C"/>
    <w:rsid w:val="00A42AC5"/>
    <w:rsid w:val="00A503A6"/>
    <w:rsid w:val="00A550FC"/>
    <w:rsid w:val="00A60079"/>
    <w:rsid w:val="00A70043"/>
    <w:rsid w:val="00A76DBE"/>
    <w:rsid w:val="00A77541"/>
    <w:rsid w:val="00A7764D"/>
    <w:rsid w:val="00A873A4"/>
    <w:rsid w:val="00A8796D"/>
    <w:rsid w:val="00A957E3"/>
    <w:rsid w:val="00A958AD"/>
    <w:rsid w:val="00A95C21"/>
    <w:rsid w:val="00AA0EE8"/>
    <w:rsid w:val="00AA48A2"/>
    <w:rsid w:val="00AB3641"/>
    <w:rsid w:val="00AC0B26"/>
    <w:rsid w:val="00AC0DCF"/>
    <w:rsid w:val="00AC515F"/>
    <w:rsid w:val="00AC7E89"/>
    <w:rsid w:val="00AD305A"/>
    <w:rsid w:val="00AD3E25"/>
    <w:rsid w:val="00AD599F"/>
    <w:rsid w:val="00AE0290"/>
    <w:rsid w:val="00AE1720"/>
    <w:rsid w:val="00AE4C0E"/>
    <w:rsid w:val="00AE6B59"/>
    <w:rsid w:val="00AF10C4"/>
    <w:rsid w:val="00B0028C"/>
    <w:rsid w:val="00B1505B"/>
    <w:rsid w:val="00B17AA8"/>
    <w:rsid w:val="00B23F64"/>
    <w:rsid w:val="00B270B5"/>
    <w:rsid w:val="00B3005F"/>
    <w:rsid w:val="00B31BEF"/>
    <w:rsid w:val="00B35222"/>
    <w:rsid w:val="00B36606"/>
    <w:rsid w:val="00B55803"/>
    <w:rsid w:val="00B55B95"/>
    <w:rsid w:val="00B60EC9"/>
    <w:rsid w:val="00B61745"/>
    <w:rsid w:val="00B6513A"/>
    <w:rsid w:val="00B73416"/>
    <w:rsid w:val="00B74106"/>
    <w:rsid w:val="00B81308"/>
    <w:rsid w:val="00B90DBA"/>
    <w:rsid w:val="00B94AC7"/>
    <w:rsid w:val="00B97D0E"/>
    <w:rsid w:val="00BA381B"/>
    <w:rsid w:val="00BA401C"/>
    <w:rsid w:val="00BA55A9"/>
    <w:rsid w:val="00BB0926"/>
    <w:rsid w:val="00BC1301"/>
    <w:rsid w:val="00BC5543"/>
    <w:rsid w:val="00BD3C48"/>
    <w:rsid w:val="00BD50BE"/>
    <w:rsid w:val="00BD638D"/>
    <w:rsid w:val="00BD7DCF"/>
    <w:rsid w:val="00BE0634"/>
    <w:rsid w:val="00BE47BF"/>
    <w:rsid w:val="00BE5EE6"/>
    <w:rsid w:val="00BF6B1F"/>
    <w:rsid w:val="00C00025"/>
    <w:rsid w:val="00C03ED1"/>
    <w:rsid w:val="00C0412C"/>
    <w:rsid w:val="00C04E8C"/>
    <w:rsid w:val="00C072D9"/>
    <w:rsid w:val="00C1125A"/>
    <w:rsid w:val="00C15EF9"/>
    <w:rsid w:val="00C205AC"/>
    <w:rsid w:val="00C2113F"/>
    <w:rsid w:val="00C3247E"/>
    <w:rsid w:val="00C36850"/>
    <w:rsid w:val="00C37ADA"/>
    <w:rsid w:val="00C400C7"/>
    <w:rsid w:val="00C40A5C"/>
    <w:rsid w:val="00C42250"/>
    <w:rsid w:val="00C43E32"/>
    <w:rsid w:val="00C5217C"/>
    <w:rsid w:val="00C57746"/>
    <w:rsid w:val="00C6699B"/>
    <w:rsid w:val="00C71451"/>
    <w:rsid w:val="00C74374"/>
    <w:rsid w:val="00C77EF2"/>
    <w:rsid w:val="00C77F22"/>
    <w:rsid w:val="00C94B6C"/>
    <w:rsid w:val="00CA147E"/>
    <w:rsid w:val="00CA44CB"/>
    <w:rsid w:val="00CC14E3"/>
    <w:rsid w:val="00CC23A2"/>
    <w:rsid w:val="00CC589E"/>
    <w:rsid w:val="00CC6ACD"/>
    <w:rsid w:val="00CC73BA"/>
    <w:rsid w:val="00CD1141"/>
    <w:rsid w:val="00CE1678"/>
    <w:rsid w:val="00CE3AED"/>
    <w:rsid w:val="00D001B3"/>
    <w:rsid w:val="00D04583"/>
    <w:rsid w:val="00D14BA5"/>
    <w:rsid w:val="00D25F98"/>
    <w:rsid w:val="00D2685D"/>
    <w:rsid w:val="00D31304"/>
    <w:rsid w:val="00D31428"/>
    <w:rsid w:val="00D34F40"/>
    <w:rsid w:val="00D4337B"/>
    <w:rsid w:val="00D4554C"/>
    <w:rsid w:val="00D478C5"/>
    <w:rsid w:val="00D50050"/>
    <w:rsid w:val="00D53636"/>
    <w:rsid w:val="00D6277B"/>
    <w:rsid w:val="00D6438D"/>
    <w:rsid w:val="00D64F7F"/>
    <w:rsid w:val="00D7129B"/>
    <w:rsid w:val="00D715B1"/>
    <w:rsid w:val="00D71AD0"/>
    <w:rsid w:val="00D73463"/>
    <w:rsid w:val="00D73F6E"/>
    <w:rsid w:val="00D85A22"/>
    <w:rsid w:val="00DA2A0A"/>
    <w:rsid w:val="00DA45AB"/>
    <w:rsid w:val="00DA6749"/>
    <w:rsid w:val="00DB7139"/>
    <w:rsid w:val="00DC3CD6"/>
    <w:rsid w:val="00DC5B6C"/>
    <w:rsid w:val="00DC5E03"/>
    <w:rsid w:val="00DC7DF3"/>
    <w:rsid w:val="00DC7FA6"/>
    <w:rsid w:val="00DD6373"/>
    <w:rsid w:val="00DE10C9"/>
    <w:rsid w:val="00DF4871"/>
    <w:rsid w:val="00DF72D2"/>
    <w:rsid w:val="00E07F4C"/>
    <w:rsid w:val="00E10573"/>
    <w:rsid w:val="00E11F88"/>
    <w:rsid w:val="00E124B4"/>
    <w:rsid w:val="00E13599"/>
    <w:rsid w:val="00E137DD"/>
    <w:rsid w:val="00E14FF9"/>
    <w:rsid w:val="00E22DD2"/>
    <w:rsid w:val="00E25DE4"/>
    <w:rsid w:val="00E26936"/>
    <w:rsid w:val="00E32751"/>
    <w:rsid w:val="00E33540"/>
    <w:rsid w:val="00E34908"/>
    <w:rsid w:val="00E42AC4"/>
    <w:rsid w:val="00E42BF8"/>
    <w:rsid w:val="00E44460"/>
    <w:rsid w:val="00E51BB9"/>
    <w:rsid w:val="00E53079"/>
    <w:rsid w:val="00E67794"/>
    <w:rsid w:val="00E74518"/>
    <w:rsid w:val="00E74CF3"/>
    <w:rsid w:val="00E80746"/>
    <w:rsid w:val="00E82EDC"/>
    <w:rsid w:val="00E900ED"/>
    <w:rsid w:val="00E91F3C"/>
    <w:rsid w:val="00E95F80"/>
    <w:rsid w:val="00EA7FA6"/>
    <w:rsid w:val="00EB0239"/>
    <w:rsid w:val="00EB5222"/>
    <w:rsid w:val="00EC1666"/>
    <w:rsid w:val="00ED02BC"/>
    <w:rsid w:val="00ED29D1"/>
    <w:rsid w:val="00ED38EC"/>
    <w:rsid w:val="00EE1A7D"/>
    <w:rsid w:val="00EF08C0"/>
    <w:rsid w:val="00EF5462"/>
    <w:rsid w:val="00F02288"/>
    <w:rsid w:val="00F076FB"/>
    <w:rsid w:val="00F16CAD"/>
    <w:rsid w:val="00F201B8"/>
    <w:rsid w:val="00F232B7"/>
    <w:rsid w:val="00F26B74"/>
    <w:rsid w:val="00F3399A"/>
    <w:rsid w:val="00F37093"/>
    <w:rsid w:val="00F44FF9"/>
    <w:rsid w:val="00F46CCC"/>
    <w:rsid w:val="00F55C18"/>
    <w:rsid w:val="00F577E6"/>
    <w:rsid w:val="00F73C41"/>
    <w:rsid w:val="00F74F32"/>
    <w:rsid w:val="00F813B3"/>
    <w:rsid w:val="00F8385F"/>
    <w:rsid w:val="00F84E6D"/>
    <w:rsid w:val="00F91C7B"/>
    <w:rsid w:val="00FA4815"/>
    <w:rsid w:val="00FA63B3"/>
    <w:rsid w:val="00FA6623"/>
    <w:rsid w:val="00FB58F4"/>
    <w:rsid w:val="00FC38ED"/>
    <w:rsid w:val="00FC3FBB"/>
    <w:rsid w:val="00FE5969"/>
    <w:rsid w:val="00FE7DF8"/>
    <w:rsid w:val="00FF4EA4"/>
    <w:rsid w:val="00FF4EC3"/>
    <w:rsid w:val="00FF7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0654"/>
  <w15:docId w15:val="{7C832B81-3824-4D41-8BB7-15276B434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0634"/>
  </w:style>
  <w:style w:type="paragraph" w:styleId="Heading1">
    <w:name w:val="heading 1"/>
    <w:basedOn w:val="Normal"/>
    <w:next w:val="Normal"/>
    <w:link w:val="Heading1Char"/>
    <w:autoRedefine/>
    <w:qFormat/>
    <w:rsid w:val="00025AF9"/>
    <w:pPr>
      <w:keepNext/>
      <w:keepLines/>
      <w:numPr>
        <w:numId w:val="14"/>
      </w:numPr>
      <w:spacing w:line="360" w:lineRule="auto"/>
      <w:ind w:left="0" w:firstLine="0"/>
      <w:jc w:val="center"/>
      <w:outlineLvl w:val="0"/>
    </w:pPr>
    <w:rPr>
      <w:rFonts w:ascii="Times New Roman" w:hAnsi="Times New Roman"/>
      <w:b/>
      <w:sz w:val="24"/>
      <w:szCs w:val="28"/>
    </w:rPr>
  </w:style>
  <w:style w:type="paragraph" w:styleId="Heading2">
    <w:name w:val="heading 2"/>
    <w:basedOn w:val="Normal"/>
    <w:next w:val="Normal"/>
    <w:link w:val="Heading2Char"/>
    <w:autoRedefine/>
    <w:qFormat/>
    <w:rsid w:val="0033755C"/>
    <w:pPr>
      <w:keepNext/>
      <w:keepLines/>
      <w:numPr>
        <w:ilvl w:val="1"/>
        <w:numId w:val="14"/>
      </w:numPr>
      <w:spacing w:after="80"/>
      <w:ind w:left="426"/>
      <w:outlineLvl w:val="1"/>
    </w:pPr>
    <w:rPr>
      <w:rFonts w:ascii="Times New Roman" w:hAnsi="Times New Roman"/>
      <w:b/>
      <w:sz w:val="24"/>
      <w:szCs w:val="32"/>
    </w:rPr>
  </w:style>
  <w:style w:type="paragraph" w:styleId="Heading3">
    <w:name w:val="heading 3"/>
    <w:basedOn w:val="Normal"/>
    <w:next w:val="Normal"/>
    <w:autoRedefine/>
    <w:qFormat/>
    <w:rsid w:val="00C37ADA"/>
    <w:pPr>
      <w:keepNext/>
      <w:keepLines/>
      <w:numPr>
        <w:ilvl w:val="2"/>
        <w:numId w:val="14"/>
      </w:numPr>
      <w:spacing w:after="80"/>
      <w:ind w:hanging="1451"/>
      <w:outlineLvl w:val="2"/>
    </w:pPr>
    <w:rPr>
      <w:rFonts w:ascii="Times New Roman" w:hAnsi="Times New Roman"/>
      <w:sz w:val="24"/>
      <w:szCs w:val="28"/>
    </w:rPr>
  </w:style>
  <w:style w:type="paragraph" w:styleId="Heading4">
    <w:name w:val="heading 4"/>
    <w:basedOn w:val="Normal"/>
    <w:next w:val="Normal"/>
    <w:pPr>
      <w:keepNext/>
      <w:keepLines/>
      <w:numPr>
        <w:ilvl w:val="3"/>
        <w:numId w:val="13"/>
      </w:numPr>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E5307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53079"/>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695BCE"/>
    <w:pPr>
      <w:spacing w:line="240" w:lineRule="auto"/>
    </w:pPr>
    <w:rPr>
      <w:sz w:val="20"/>
      <w:szCs w:val="20"/>
    </w:rPr>
  </w:style>
  <w:style w:type="character" w:customStyle="1" w:styleId="FootnoteTextChar">
    <w:name w:val="Footnote Text Char"/>
    <w:basedOn w:val="DefaultParagraphFont"/>
    <w:link w:val="FootnoteText"/>
    <w:uiPriority w:val="99"/>
    <w:semiHidden/>
    <w:rsid w:val="00695BCE"/>
    <w:rPr>
      <w:sz w:val="20"/>
      <w:szCs w:val="20"/>
    </w:rPr>
  </w:style>
  <w:style w:type="character" w:styleId="FootnoteReference">
    <w:name w:val="footnote reference"/>
    <w:basedOn w:val="DefaultParagraphFont"/>
    <w:uiPriority w:val="99"/>
    <w:semiHidden/>
    <w:unhideWhenUsed/>
    <w:rsid w:val="00695BCE"/>
    <w:rPr>
      <w:vertAlign w:val="superscript"/>
    </w:rPr>
  </w:style>
  <w:style w:type="character" w:customStyle="1" w:styleId="Heading7Char">
    <w:name w:val="Heading 7 Char"/>
    <w:basedOn w:val="DefaultParagraphFont"/>
    <w:link w:val="Heading7"/>
    <w:uiPriority w:val="9"/>
    <w:rsid w:val="00E5307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E53079"/>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E53079"/>
    <w:pPr>
      <w:spacing w:line="240" w:lineRule="auto"/>
    </w:pPr>
  </w:style>
  <w:style w:type="paragraph" w:styleId="ListParagraph">
    <w:name w:val="List Paragraph"/>
    <w:basedOn w:val="Normal"/>
    <w:uiPriority w:val="34"/>
    <w:qFormat/>
    <w:rsid w:val="00956526"/>
    <w:pPr>
      <w:ind w:left="720"/>
      <w:contextualSpacing/>
    </w:pPr>
  </w:style>
  <w:style w:type="paragraph" w:styleId="Bibliography">
    <w:name w:val="Bibliography"/>
    <w:basedOn w:val="Normal"/>
    <w:next w:val="Normal"/>
    <w:uiPriority w:val="37"/>
    <w:unhideWhenUsed/>
    <w:rsid w:val="00DC5E03"/>
    <w:pPr>
      <w:spacing w:line="480" w:lineRule="auto"/>
      <w:ind w:left="720" w:hanging="720"/>
    </w:pPr>
  </w:style>
  <w:style w:type="character" w:customStyle="1" w:styleId="Heading1Char">
    <w:name w:val="Heading 1 Char"/>
    <w:basedOn w:val="DefaultParagraphFont"/>
    <w:link w:val="Heading1"/>
    <w:rsid w:val="00025AF9"/>
    <w:rPr>
      <w:rFonts w:ascii="Times New Roman" w:hAnsi="Times New Roman"/>
      <w:b/>
      <w:sz w:val="24"/>
      <w:szCs w:val="28"/>
    </w:rPr>
  </w:style>
  <w:style w:type="character" w:styleId="CommentReference">
    <w:name w:val="annotation reference"/>
    <w:basedOn w:val="DefaultParagraphFont"/>
    <w:uiPriority w:val="99"/>
    <w:semiHidden/>
    <w:unhideWhenUsed/>
    <w:rsid w:val="00D6438D"/>
    <w:rPr>
      <w:sz w:val="16"/>
      <w:szCs w:val="16"/>
    </w:rPr>
  </w:style>
  <w:style w:type="paragraph" w:styleId="CommentText">
    <w:name w:val="annotation text"/>
    <w:basedOn w:val="Normal"/>
    <w:link w:val="CommentTextChar"/>
    <w:uiPriority w:val="99"/>
    <w:semiHidden/>
    <w:unhideWhenUsed/>
    <w:rsid w:val="00D6438D"/>
    <w:pPr>
      <w:spacing w:line="240" w:lineRule="auto"/>
    </w:pPr>
    <w:rPr>
      <w:sz w:val="20"/>
      <w:szCs w:val="20"/>
    </w:rPr>
  </w:style>
  <w:style w:type="character" w:customStyle="1" w:styleId="CommentTextChar">
    <w:name w:val="Comment Text Char"/>
    <w:basedOn w:val="DefaultParagraphFont"/>
    <w:link w:val="CommentText"/>
    <w:uiPriority w:val="99"/>
    <w:semiHidden/>
    <w:rsid w:val="00D6438D"/>
    <w:rPr>
      <w:sz w:val="20"/>
      <w:szCs w:val="20"/>
    </w:rPr>
  </w:style>
  <w:style w:type="paragraph" w:styleId="CommentSubject">
    <w:name w:val="annotation subject"/>
    <w:basedOn w:val="CommentText"/>
    <w:next w:val="CommentText"/>
    <w:link w:val="CommentSubjectChar"/>
    <w:uiPriority w:val="99"/>
    <w:semiHidden/>
    <w:unhideWhenUsed/>
    <w:rsid w:val="00D6438D"/>
    <w:rPr>
      <w:b/>
      <w:bCs/>
    </w:rPr>
  </w:style>
  <w:style w:type="character" w:customStyle="1" w:styleId="CommentSubjectChar">
    <w:name w:val="Comment Subject Char"/>
    <w:basedOn w:val="CommentTextChar"/>
    <w:link w:val="CommentSubject"/>
    <w:uiPriority w:val="99"/>
    <w:semiHidden/>
    <w:rsid w:val="00D6438D"/>
    <w:rPr>
      <w:b/>
      <w:bCs/>
      <w:sz w:val="20"/>
      <w:szCs w:val="20"/>
    </w:rPr>
  </w:style>
  <w:style w:type="paragraph" w:styleId="BalloonText">
    <w:name w:val="Balloon Text"/>
    <w:basedOn w:val="Normal"/>
    <w:link w:val="BalloonTextChar"/>
    <w:uiPriority w:val="99"/>
    <w:semiHidden/>
    <w:unhideWhenUsed/>
    <w:rsid w:val="00D643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38D"/>
    <w:rPr>
      <w:rFonts w:ascii="Segoe UI" w:hAnsi="Segoe UI" w:cs="Segoe UI"/>
      <w:sz w:val="18"/>
      <w:szCs w:val="18"/>
    </w:rPr>
  </w:style>
  <w:style w:type="paragraph" w:styleId="Revision">
    <w:name w:val="Revision"/>
    <w:hidden/>
    <w:uiPriority w:val="99"/>
    <w:semiHidden/>
    <w:rsid w:val="00ED29D1"/>
    <w:pPr>
      <w:spacing w:line="240" w:lineRule="auto"/>
    </w:pPr>
  </w:style>
  <w:style w:type="paragraph" w:styleId="Caption">
    <w:name w:val="caption"/>
    <w:basedOn w:val="Normal"/>
    <w:next w:val="Normal"/>
    <w:uiPriority w:val="35"/>
    <w:unhideWhenUsed/>
    <w:qFormat/>
    <w:rsid w:val="00FE5969"/>
    <w:pPr>
      <w:spacing w:after="200" w:line="240" w:lineRule="auto"/>
    </w:pPr>
    <w:rPr>
      <w:i/>
      <w:iCs/>
      <w:color w:val="1F497D" w:themeColor="text2"/>
      <w:sz w:val="18"/>
      <w:szCs w:val="18"/>
    </w:rPr>
  </w:style>
  <w:style w:type="paragraph" w:styleId="Header">
    <w:name w:val="header"/>
    <w:basedOn w:val="Normal"/>
    <w:link w:val="HeaderChar"/>
    <w:uiPriority w:val="99"/>
    <w:unhideWhenUsed/>
    <w:rsid w:val="00BD638D"/>
    <w:pPr>
      <w:tabs>
        <w:tab w:val="center" w:pos="4680"/>
        <w:tab w:val="right" w:pos="9360"/>
      </w:tabs>
      <w:spacing w:line="240" w:lineRule="auto"/>
    </w:pPr>
  </w:style>
  <w:style w:type="character" w:customStyle="1" w:styleId="HeaderChar">
    <w:name w:val="Header Char"/>
    <w:basedOn w:val="DefaultParagraphFont"/>
    <w:link w:val="Header"/>
    <w:uiPriority w:val="99"/>
    <w:rsid w:val="00BD638D"/>
  </w:style>
  <w:style w:type="paragraph" w:styleId="Footer">
    <w:name w:val="footer"/>
    <w:basedOn w:val="Normal"/>
    <w:link w:val="FooterChar"/>
    <w:uiPriority w:val="99"/>
    <w:unhideWhenUsed/>
    <w:rsid w:val="00BD638D"/>
    <w:pPr>
      <w:tabs>
        <w:tab w:val="center" w:pos="4680"/>
        <w:tab w:val="right" w:pos="9360"/>
      </w:tabs>
      <w:spacing w:line="240" w:lineRule="auto"/>
    </w:pPr>
  </w:style>
  <w:style w:type="character" w:customStyle="1" w:styleId="FooterChar">
    <w:name w:val="Footer Char"/>
    <w:basedOn w:val="DefaultParagraphFont"/>
    <w:link w:val="Footer"/>
    <w:uiPriority w:val="99"/>
    <w:rsid w:val="00BD638D"/>
  </w:style>
  <w:style w:type="paragraph" w:styleId="EndnoteText">
    <w:name w:val="endnote text"/>
    <w:basedOn w:val="Normal"/>
    <w:link w:val="EndnoteTextChar"/>
    <w:uiPriority w:val="99"/>
    <w:semiHidden/>
    <w:unhideWhenUsed/>
    <w:rsid w:val="00F813B3"/>
    <w:pPr>
      <w:spacing w:line="240" w:lineRule="auto"/>
    </w:pPr>
    <w:rPr>
      <w:sz w:val="20"/>
      <w:szCs w:val="20"/>
    </w:rPr>
  </w:style>
  <w:style w:type="character" w:customStyle="1" w:styleId="EndnoteTextChar">
    <w:name w:val="Endnote Text Char"/>
    <w:basedOn w:val="DefaultParagraphFont"/>
    <w:link w:val="EndnoteText"/>
    <w:uiPriority w:val="99"/>
    <w:semiHidden/>
    <w:rsid w:val="00F813B3"/>
    <w:rPr>
      <w:sz w:val="20"/>
      <w:szCs w:val="20"/>
    </w:rPr>
  </w:style>
  <w:style w:type="character" w:styleId="EndnoteReference">
    <w:name w:val="endnote reference"/>
    <w:basedOn w:val="DefaultParagraphFont"/>
    <w:uiPriority w:val="99"/>
    <w:semiHidden/>
    <w:unhideWhenUsed/>
    <w:rsid w:val="00F813B3"/>
    <w:rPr>
      <w:vertAlign w:val="superscript"/>
    </w:rPr>
  </w:style>
  <w:style w:type="character" w:customStyle="1" w:styleId="TitleChar">
    <w:name w:val="Title Char"/>
    <w:basedOn w:val="DefaultParagraphFont"/>
    <w:link w:val="Title"/>
    <w:rsid w:val="00061F1D"/>
    <w:rPr>
      <w:sz w:val="52"/>
      <w:szCs w:val="52"/>
    </w:rPr>
  </w:style>
  <w:style w:type="paragraph" w:styleId="TOCHeading">
    <w:name w:val="TOC Heading"/>
    <w:basedOn w:val="Heading1"/>
    <w:next w:val="Normal"/>
    <w:uiPriority w:val="39"/>
    <w:unhideWhenUsed/>
    <w:qFormat/>
    <w:rsid w:val="00FE7DF8"/>
    <w:pPr>
      <w:numPr>
        <w:numId w:val="0"/>
      </w:numPr>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FE7DF8"/>
    <w:pPr>
      <w:spacing w:after="100"/>
    </w:pPr>
  </w:style>
  <w:style w:type="paragraph" w:styleId="TOC2">
    <w:name w:val="toc 2"/>
    <w:basedOn w:val="Normal"/>
    <w:next w:val="Normal"/>
    <w:autoRedefine/>
    <w:uiPriority w:val="39"/>
    <w:unhideWhenUsed/>
    <w:rsid w:val="002B2CC0"/>
    <w:pPr>
      <w:tabs>
        <w:tab w:val="right" w:leader="dot" w:pos="7930"/>
      </w:tabs>
      <w:spacing w:line="240" w:lineRule="auto"/>
      <w:ind w:left="709"/>
    </w:pPr>
  </w:style>
  <w:style w:type="paragraph" w:styleId="TOC3">
    <w:name w:val="toc 3"/>
    <w:basedOn w:val="Normal"/>
    <w:next w:val="Normal"/>
    <w:autoRedefine/>
    <w:uiPriority w:val="39"/>
    <w:unhideWhenUsed/>
    <w:rsid w:val="002B2CC0"/>
    <w:pPr>
      <w:tabs>
        <w:tab w:val="right" w:leader="dot" w:pos="7930"/>
      </w:tabs>
      <w:spacing w:line="240" w:lineRule="auto"/>
      <w:ind w:left="993"/>
    </w:pPr>
  </w:style>
  <w:style w:type="character" w:styleId="Hyperlink">
    <w:name w:val="Hyperlink"/>
    <w:basedOn w:val="DefaultParagraphFont"/>
    <w:uiPriority w:val="99"/>
    <w:unhideWhenUsed/>
    <w:rsid w:val="00FE7DF8"/>
    <w:rPr>
      <w:color w:val="0000FF" w:themeColor="hyperlink"/>
      <w:u w:val="single"/>
    </w:rPr>
  </w:style>
  <w:style w:type="paragraph" w:styleId="TableofFigures">
    <w:name w:val="table of figures"/>
    <w:basedOn w:val="Normal"/>
    <w:next w:val="Normal"/>
    <w:uiPriority w:val="99"/>
    <w:unhideWhenUsed/>
    <w:rsid w:val="004E43D4"/>
  </w:style>
  <w:style w:type="character" w:customStyle="1" w:styleId="Heading2Char">
    <w:name w:val="Heading 2 Char"/>
    <w:basedOn w:val="DefaultParagraphFont"/>
    <w:link w:val="Heading2"/>
    <w:rsid w:val="0033755C"/>
    <w:rPr>
      <w:rFonts w:ascii="Times New Roman" w:hAnsi="Times New Roman"/>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123206">
      <w:bodyDiv w:val="1"/>
      <w:marLeft w:val="0"/>
      <w:marRight w:val="0"/>
      <w:marTop w:val="0"/>
      <w:marBottom w:val="0"/>
      <w:divBdr>
        <w:top w:val="none" w:sz="0" w:space="0" w:color="auto"/>
        <w:left w:val="none" w:sz="0" w:space="0" w:color="auto"/>
        <w:bottom w:val="none" w:sz="0" w:space="0" w:color="auto"/>
        <w:right w:val="none" w:sz="0" w:space="0" w:color="auto"/>
      </w:divBdr>
    </w:div>
    <w:div w:id="1087269703">
      <w:bodyDiv w:val="1"/>
      <w:marLeft w:val="0"/>
      <w:marRight w:val="0"/>
      <w:marTop w:val="0"/>
      <w:marBottom w:val="0"/>
      <w:divBdr>
        <w:top w:val="none" w:sz="0" w:space="0" w:color="auto"/>
        <w:left w:val="none" w:sz="0" w:space="0" w:color="auto"/>
        <w:bottom w:val="none" w:sz="0" w:space="0" w:color="auto"/>
        <w:right w:val="none" w:sz="0" w:space="0" w:color="auto"/>
      </w:divBdr>
    </w:div>
    <w:div w:id="2000307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7AC3E-21E0-4BA6-9C39-03F7157B8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1</TotalTime>
  <Pages>22</Pages>
  <Words>9313</Words>
  <Characters>53087</Characters>
  <Application>Microsoft Office Word</Application>
  <DocSecurity>8</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25</cp:revision>
  <dcterms:created xsi:type="dcterms:W3CDTF">2023-05-22T10:08:00Z</dcterms:created>
  <dcterms:modified xsi:type="dcterms:W3CDTF">2023-06-06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SDmotUL"/&gt;&lt;style id="http://www.zotero.org/styles/apa" locale="en-US" hasBibliography="1" bibliographyStyleHasBeenSet="1"/&gt;&lt;prefs&gt;&lt;pref name="fieldType" value="Field"/&gt;&lt;/prefs&gt;&lt;/data&gt;</vt:lpwstr>
  </property>
</Properties>
</file>